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3091" w:rsidRDefault="00503091" w:rsidP="00503091">
      <w:pPr>
        <w:pStyle w:val="Heading1"/>
      </w:pPr>
      <w:r>
        <w:t>Introduction</w:t>
      </w:r>
    </w:p>
    <w:p w:rsidR="00503091" w:rsidRDefault="00BE11FA" w:rsidP="00503091">
      <w:r>
        <w:t xml:space="preserve">Matching algorithms are an important part of graph theory that can be applied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Belloni et al. 2018)</w:t>
      </w:r>
      <w:r w:rsidR="009437B1">
        <w:fldChar w:fldCharType="end"/>
      </w:r>
      <w:r w:rsidR="005E161A">
        <w:t xml:space="preserve"> </w:t>
      </w:r>
      <w:r w:rsidR="00B52522">
        <w:t>It is in fact a type of optimization problem where schools try to optimize the process towards other goals for the institution such as enrollment</w:t>
      </w:r>
      <w:r w:rsidR="00D215F7">
        <w:t xml:space="preserve"> averages</w:t>
      </w:r>
      <w:r w:rsidR="00D215F7">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operties":{"noteIndex":0},"schema":"https://github.com/citation-style-language/schema/raw/master/csl-citation.json"}</w:instrText>
      </w:r>
      <w:r w:rsidR="00D215F7">
        <w:fldChar w:fldCharType="separate"/>
      </w:r>
      <w:r w:rsidR="00D215F7" w:rsidRPr="00D215F7">
        <w:rPr>
          <w:noProof/>
        </w:rPr>
        <w:t>(Belloni et al. 2018)</w:t>
      </w:r>
      <w:r w:rsidR="00D215F7">
        <w:fldChar w:fldCharType="end"/>
      </w:r>
      <w:r w:rsidR="00B52522">
        <w:t xml:space="preserve">.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most monetary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final results after awarding multiple scholarships</w:t>
      </w:r>
      <w:r w:rsidR="007C211E">
        <w:t xml:space="preserve">. These include having higher ranked student receiving less than lower ranked students or no awards at all. </w:t>
      </w:r>
    </w:p>
    <w:p w:rsidR="00802CC9" w:rsidRDefault="00802CC9" w:rsidP="000E13F5">
      <w:r>
        <w:t xml:space="preserve">To combat this problem, I explore seven </w:t>
      </w:r>
      <w:r w:rsidR="00FB2B23">
        <w:t xml:space="preserve">scholarship matching </w:t>
      </w:r>
      <w:r>
        <w:t>algorithms and see how they compare when run in tandem</w:t>
      </w:r>
      <w:r w:rsidR="000A366F">
        <w:t xml:space="preserve"> to determine if they can fix these common pitfalls</w:t>
      </w:r>
      <w:r>
        <w:t>. These algorithms are based on common practices for awarding committees such as merit based, split based, minimum awards, and maximum total awarding for students. I implement these seven algorithms in a MS-SQL Database with a normalized version based on the work of Codd</w:t>
      </w:r>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denormalized version which would allow other external scholarships easy input into the working of the algorithms. Once these seven algorithms are run, I can examine the results to look for logical consistencies that are being adhered to by using certain algorithms. There are three logical consistencies which I call the rational assumptions (RA) that be checked for each run of the seven algorithms. The end results is that a simple query can be run that can examine and decide which algorithm is best for the given data. </w:t>
      </w:r>
    </w:p>
    <w:p w:rsidR="00802CC9" w:rsidRDefault="00802CC9" w:rsidP="000E13F5">
      <w:r>
        <w:t xml:space="preserve">By implementing these algorithms with the SQL database language, it allows other languages with ODBC Drivers or native MS-SQL Drivers to hook into this work allowing to be easily expanded and commercialized in the future. </w:t>
      </w:r>
    </w:p>
    <w:p w:rsidR="007C211E" w:rsidRDefault="007C211E" w:rsidP="00503091"/>
    <w:p w:rsidR="00503091" w:rsidRDefault="00503091" w:rsidP="00503091">
      <w:pPr>
        <w:pStyle w:val="Heading1"/>
      </w:pPr>
      <w:r>
        <w:t>Related Work</w:t>
      </w:r>
    </w:p>
    <w:p w:rsidR="00AA1C9B" w:rsidRDefault="004D1283" w:rsidP="00503091">
      <w:r>
        <w:t xml:space="preserve">Matching and optimization algorithms have </w:t>
      </w:r>
      <w:r w:rsidR="00262674">
        <w:t>been used as a subject of research often.</w:t>
      </w:r>
      <w:r>
        <w:t xml:space="preserve"> </w:t>
      </w:r>
      <w:r w:rsidR="0016220C">
        <w:t>One of the most common cited is the Gale-Shapley algorithm</w:t>
      </w:r>
      <w:r w:rsidR="00336ED4">
        <w:t xml:space="preserve">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AA1C9B">
        <w:t xml:space="preserve">. </w:t>
      </w:r>
      <w:r w:rsidR="00DF6D46">
        <w:t>This work has considered important enough to help the author receive a Nobel Peace Prize in Economics.</w:t>
      </w:r>
      <w:r w:rsidR="00DF6D46">
        <w:fldChar w:fldCharType="begin" w:fldLock="1"/>
      </w:r>
      <w:r w:rsidR="00DF6D46">
        <w:instrText>ADDIN CSL_CITATION {"citationItems":[{"id":"ITEM-1","itemData":{"abstract":"This year'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 Traditional economic analysis studies markets where prices adjust so that supply equals demand. Both theory and practice show that markets function well in many cases. But in some situations, the standard market mechanism encounters problems, and there are cases where prices cannot be used at all to allocate resources. For example, many schools and universities are prevented from charging tuition fees and, in the case of human organs for transplants, monetary payments are ruled out on ethical grounds. Yet, in these – and many other – cases, an allocation has to be made. How do such processes actually work, and when is the outcome efficient? Matching theory","author":[{"dropping-particle":"","family":"Nobel Price Committee","given":"","non-dropping-particle":"","parse-names":false,"suffix":""}],"id":"ITEM-1","issued":{"date-parts":[["0"]]},"title":"Stable matching: Theory, evidence and practical design","type":"report"},"uris":["http://www.mendeley.com/documents/?uuid=d8873d99-dd3c-3c50-b49e-95f289e1a11c"]}],"mendeley":{"formattedCitation":"(Nobel Price Committee 2017)","plainTextFormattedCitation":"(Nobel Price Committee 2017)","previouslyFormattedCitation":"(Nobel Price Committee 2017)"},"properties":{"noteIndex":0},"schema":"https://github.com/citation-style-language/schema/raw/master/csl-citation.json"}</w:instrText>
      </w:r>
      <w:r w:rsidR="00DF6D46">
        <w:fldChar w:fldCharType="separate"/>
      </w:r>
      <w:r w:rsidR="00DF6D46" w:rsidRPr="00262674">
        <w:rPr>
          <w:noProof/>
        </w:rPr>
        <w:t>(Nobel Price Committee 2017)</w:t>
      </w:r>
      <w:r w:rsidR="00DF6D46">
        <w:fldChar w:fldCharType="end"/>
      </w:r>
      <w:r w:rsidR="00DF6D46">
        <w:t xml:space="preserve"> </w:t>
      </w:r>
      <w:r w:rsidR="00AA1C9B">
        <w:t xml:space="preserve">However, this work has optimized information based on economic related goals such as the stability of matches </w:t>
      </w:r>
      <w:r w:rsidR="00AA1C9B">
        <w:fldChar w:fldCharType="begin" w:fldLock="1"/>
      </w:r>
      <w:r w:rsidR="00AA1C9B">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AA1C9B">
        <w:fldChar w:fldCharType="separate"/>
      </w:r>
      <w:r w:rsidR="00AA1C9B" w:rsidRPr="00F712FB">
        <w:rPr>
          <w:noProof/>
        </w:rPr>
        <w:t>(Biró 2018)</w:t>
      </w:r>
      <w:r w:rsidR="00AA1C9B">
        <w:fldChar w:fldCharType="end"/>
      </w:r>
      <w:r w:rsidR="00AA1C9B">
        <w:t>.</w:t>
      </w:r>
      <w:r w:rsidR="00262674">
        <w:t xml:space="preserve"> </w:t>
      </w:r>
    </w:p>
    <w:p w:rsidR="00AA1C9B" w:rsidRDefault="00AA1C9B" w:rsidP="00503091">
      <w:r>
        <w:t>Some of the work</w:t>
      </w:r>
      <w:r w:rsidR="00411CB2">
        <w:t xml:space="preserve"> around matching algorithms</w:t>
      </w:r>
      <w:r>
        <w:t xml:space="preserve"> looks </w:t>
      </w:r>
      <w:r w:rsidR="00411CB2">
        <w:t>into using it</w:t>
      </w:r>
      <w:r w:rsidR="00336ED4">
        <w:t xml:space="preserve"> for </w:t>
      </w:r>
      <w:r w:rsidR="00F732BA">
        <w:t>school</w:t>
      </w:r>
      <w:r w:rsidR="00336ED4">
        <w:t xml:space="preserve"> admissions </w:t>
      </w:r>
      <w:r w:rsidR="00336ED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id":"ITEM-3","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3","issued":{"date-parts":[["0"]]},"title":"Gale-Shapley Stable Marriage Problem Revisited: Strategic Issues and Applications","type":"article-journal"},"uris":["http://www.mendeley.com/documents/?uuid=bc78bfe3-ac71-3862-9223-3208f23235cf"]}],"mendeley":{"formattedCitation":"(Biró 2018; Gale, D and Shapley 1960; Teo, Sethuraman, and Tan 2018)","plainTextFormattedCitation":"(Biró 2018; Gale, D and Shapley 1960; Teo, Sethuraman, and Tan 2018)","previouslyFormattedCitation":"(Biró 2018; Gale, D and Shapley 1960; Teo, Sethuraman, and Tan 2018)"},"properties":{"noteIndex":0},"schema":"https://github.com/citation-style-language/schema/raw/master/csl-citation.json"}</w:instrText>
      </w:r>
      <w:r w:rsidR="00336ED4">
        <w:fldChar w:fldCharType="separate"/>
      </w:r>
      <w:r w:rsidR="00262674" w:rsidRPr="00262674">
        <w:rPr>
          <w:noProof/>
        </w:rPr>
        <w:t>(Biró 2018; Gale, D and Shapley 1960; Teo, Sethuraman, and Tan 2018)</w:t>
      </w:r>
      <w:r w:rsidR="00336ED4">
        <w:fldChar w:fldCharType="end"/>
      </w:r>
      <w:r w:rsidR="00336ED4">
        <w:t xml:space="preserve"> </w:t>
      </w:r>
      <w:r w:rsidR="00DF6D46">
        <w:t xml:space="preserve">The original paper by Gale and Shapley looked into college admissions and showed the algorithm would be a stable solution </w:t>
      </w:r>
      <w:r w:rsidR="00DF6D46">
        <w:fldChar w:fldCharType="begin" w:fldLock="1"/>
      </w:r>
      <w:r w:rsidR="00EE27B4">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DF6D46">
        <w:fldChar w:fldCharType="separate"/>
      </w:r>
      <w:r w:rsidR="00DF6D46" w:rsidRPr="00DF6D46">
        <w:rPr>
          <w:noProof/>
        </w:rPr>
        <w:t xml:space="preserve">(Gale, D and Shapley </w:t>
      </w:r>
      <w:r w:rsidR="00DF6D46" w:rsidRPr="00DF6D46">
        <w:rPr>
          <w:noProof/>
        </w:rPr>
        <w:lastRenderedPageBreak/>
        <w:t>1960)</w:t>
      </w:r>
      <w:r w:rsidR="00DF6D46">
        <w:fldChar w:fldCharType="end"/>
      </w:r>
      <w:r w:rsidR="00DF6D46">
        <w:t>.</w:t>
      </w:r>
      <w:r w:rsidR="00F732BA">
        <w:t>Brio looks at matching in Hungary which has a centralized system for matching.</w:t>
      </w:r>
      <w:r w:rsidR="00F732BA">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32BA">
        <w:fldChar w:fldCharType="separate"/>
      </w:r>
      <w:r w:rsidR="00F732BA" w:rsidRPr="00F732BA">
        <w:rPr>
          <w:noProof/>
        </w:rPr>
        <w:t>(Biró 2018)</w:t>
      </w:r>
      <w:r w:rsidR="00F732BA">
        <w:fldChar w:fldCharType="end"/>
      </w:r>
      <w:r w:rsidR="00262674">
        <w:t xml:space="preserve"> The goal of this paper was to verify that the matchings are stable </w:t>
      </w:r>
      <w:r w:rsidR="0026267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262674">
        <w:fldChar w:fldCharType="separate"/>
      </w:r>
      <w:r w:rsidR="00262674" w:rsidRPr="00262674">
        <w:rPr>
          <w:noProof/>
        </w:rPr>
        <w:t>(Biró 2018)</w:t>
      </w:r>
      <w:r w:rsidR="00262674">
        <w:fldChar w:fldCharType="end"/>
      </w:r>
      <w:r w:rsidR="00262674">
        <w:t xml:space="preserve">. Teo et al look into the school assignment process in Singapor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262674">
        <w:t>. They find that the current process is not optimal and how the algorith</w:t>
      </w:r>
      <w:r w:rsidR="00DF6D46">
        <w:t>m can better match the students</w:t>
      </w:r>
      <w:r w:rsidR="00262674">
        <w:t xml:space="preserv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DF6D46">
        <w:t xml:space="preserve"> which was the original contention of the 1960 paper by Gale and Shapley. </w:t>
      </w:r>
    </w:p>
    <w:p w:rsidR="00B05EF1" w:rsidRDefault="00B05EF1" w:rsidP="00503091">
      <w:r>
        <w:t>However, Alvin Roth has noted that “some important properties of the problem of the marriage problem, do not, as previously believed, carry over to the college admission problem.”</w:t>
      </w:r>
      <w:r w:rsidR="00DE36C2">
        <w:fldChar w:fldCharType="begin" w:fldLock="1"/>
      </w:r>
      <w:r w:rsidR="00DE36C2">
        <w:instrText>ADDIN CSL_CITATION {"citationItems":[{"id":"ITEM-1","itemData":{"author":[{"dropping-particle":"","family":"Roth","given":"","non-dropping-particle":"","parse-names":false,"suffix":""},{"dropping-particle":"","family":"Sotomayor","given":"A E","non-dropping-particle":"","parse-names":false,"suffix":""}],"container-title":"Econometrica","id":"ITEM-1","issue":"3","issued":{"date-parts":[["1989"]]},"title":"The College Admissions Problem Revisted","type":"article-journal","volume":"57"},"uris":["http://www.mendeley.com/documents/?uuid=b86fa5f6-730e-355c-8ef2-c21efa89fdcf"]}],"mendeley":{"formattedCitation":"(Roth and Sotomayor 1989)","plainTextFormattedCitation":"(Roth and Sotomayor 1989)","previouslyFormattedCitation":"(Roth and Sotomayor 1989)"},"properties":{"noteIndex":0},"schema":"https://github.com/citation-style-language/schema/raw/master/csl-citation.json"}</w:instrText>
      </w:r>
      <w:r w:rsidR="00DE36C2">
        <w:fldChar w:fldCharType="separate"/>
      </w:r>
      <w:r w:rsidR="00DE36C2" w:rsidRPr="00DE36C2">
        <w:rPr>
          <w:noProof/>
        </w:rPr>
        <w:t>(Roth and Sotomayor 1989)</w:t>
      </w:r>
      <w:r w:rsidR="00DE36C2">
        <w:fldChar w:fldCharType="end"/>
      </w:r>
      <w:r w:rsidR="00DE36C2">
        <w:t xml:space="preserve"> His work improving upon the work was why he </w:t>
      </w:r>
      <w:r w:rsidR="000759B0">
        <w:t>share the award</w:t>
      </w:r>
      <w:r w:rsidR="00DE36C2">
        <w:t xml:space="preserve"> the Nobel Prize also. </w:t>
      </w:r>
      <w:r w:rsidR="00DE36C2">
        <w:fldChar w:fldCharType="begin" w:fldLock="1"/>
      </w:r>
      <w:r w:rsidR="009A469A">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DE36C2">
        <w:fldChar w:fldCharType="separate"/>
      </w:r>
      <w:r w:rsidR="00DE36C2" w:rsidRPr="00DE36C2">
        <w:rPr>
          <w:noProof/>
        </w:rPr>
        <w:t>(The Royal Swedish Academy of Sciences 2002)</w:t>
      </w:r>
      <w:r w:rsidR="00DE36C2">
        <w:fldChar w:fldCharType="end"/>
      </w:r>
      <w:r>
        <w:t xml:space="preserve"> </w:t>
      </w:r>
    </w:p>
    <w:p w:rsidR="00DF6D46" w:rsidRDefault="00DF6D46" w:rsidP="00DF6D46">
      <w:r>
        <w:t xml:space="preserve">Matching algorithms can also lead to considerations of resource allocations. In the Stable Marriage Problem, the final goal is not any type of end allocation only that the final result will be stable.  </w:t>
      </w:r>
      <w:r w:rsidR="00BB49E2">
        <w:t xml:space="preserve"> Belloni et al look at the consequences of scholarship allocation on the college admissions process. </w:t>
      </w:r>
      <w:r w:rsidR="00DE36C2">
        <w:t>Their</w:t>
      </w:r>
      <w:r w:rsidR="00EE27B4">
        <w:t xml:space="preserve"> paper looks at the process of awarding a scholarship a price discrimination problem </w:t>
      </w:r>
      <w:r w:rsidR="00EE27B4">
        <w:fldChar w:fldCharType="begin" w:fldLock="1"/>
      </w:r>
      <w:r w:rsidR="00B05EF1">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EE27B4">
        <w:fldChar w:fldCharType="separate"/>
      </w:r>
      <w:r w:rsidR="00EE27B4" w:rsidRPr="00EE27B4">
        <w:rPr>
          <w:noProof/>
        </w:rPr>
        <w:t>(Belloni et al. 2018)</w:t>
      </w:r>
      <w:r w:rsidR="00EE27B4">
        <w:fldChar w:fldCharType="end"/>
      </w:r>
      <w:r w:rsidR="00DE36C2">
        <w:t xml:space="preserve"> They look beyond the matching problem and look at the distribution of the group as a whole as part of the problem needed to be understood. </w:t>
      </w:r>
      <w:r w:rsidR="009A469A">
        <w:t xml:space="preserve">The schools look at the final averages of the student body to be part of the judgement of how well the optimization has performed. </w:t>
      </w:r>
      <w:r w:rsidR="009A469A">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A469A">
        <w:fldChar w:fldCharType="separate"/>
      </w:r>
      <w:r w:rsidR="009A469A" w:rsidRPr="009A469A">
        <w:rPr>
          <w:noProof/>
        </w:rPr>
        <w:t>(Belloni et al. 2018)</w:t>
      </w:r>
      <w:r w:rsidR="009A469A">
        <w:fldChar w:fldCharType="end"/>
      </w:r>
    </w:p>
    <w:p w:rsidR="00DF6D46" w:rsidRDefault="00AA1C9B" w:rsidP="00E01960">
      <w:r>
        <w:t xml:space="preserve">However, the most interesting and relevant to this paper is Rachmawati’s 2017 paper on matching student to scholarships at the University of Oklahoma. </w:t>
      </w:r>
      <w:r w:rsidR="00336ED4">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411CB2">
        <w:t xml:space="preserve"> </w:t>
      </w:r>
      <w:r w:rsidR="00E01960">
        <w:t xml:space="preserve">Rachmawati “focuses on how to optimize the matching of scholarships and students, taking into consideration the requirements of the scholarship and the credentials of students who are applying for the scholarship </w:t>
      </w:r>
      <w:r w:rsidR="00E01960">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E01960">
        <w:fldChar w:fldCharType="separate"/>
      </w:r>
      <w:r w:rsidR="00E01960" w:rsidRPr="00E01960">
        <w:rPr>
          <w:noProof/>
        </w:rPr>
        <w:t>(Rachmawati 2017)</w:t>
      </w:r>
      <w:r w:rsidR="00E01960">
        <w:fldChar w:fldCharType="end"/>
      </w:r>
      <w:r w:rsidR="00E01960">
        <w:t xml:space="preserve">.” However, there are many services that automatically match students to scholarship with algorithms. With this in mind, </w:t>
      </w:r>
      <w:r w:rsidR="003A3DD8">
        <w:t xml:space="preserve">I consider </w:t>
      </w:r>
      <w:r w:rsidR="00E01960">
        <w:t xml:space="preserve">matching due to requirements of the scholarship is considered a problem with many solutions. </w:t>
      </w:r>
      <w:r w:rsidR="003A3DD8">
        <w:t>Rachmawati’s work is interesting but only takes into consideration the matching of a particular scholarship from a particular donor and matching this to the pool of students.</w:t>
      </w:r>
    </w:p>
    <w:p w:rsidR="00503091" w:rsidRDefault="00503091" w:rsidP="00503091">
      <w:pPr>
        <w:pStyle w:val="Heading1"/>
      </w:pPr>
      <w:r>
        <w:t>Problem to Be Solved</w:t>
      </w:r>
    </w:p>
    <w:p w:rsidR="00FA3B99" w:rsidRPr="00503091" w:rsidRDefault="00FA3B99" w:rsidP="00FA3B99">
      <w:r>
        <w:t>This paper concentrates on a problem after all of the students in a particular committee have matched all the scholarships. The question I am interested in whether this final distribution of funds matches the committee’s opinion of the student rankings. This current work is going to take for granted that all students are already matched with all the proper scholarships within a given scholarship system. This work also doesn’t assume that the values for a requirement to be eligible for a scholarship should have any weight because there are other factors in scholarship processes such as application essays, resumes, etc. that need to be ranked by the committee. It is also important to note that even objective measures such as GPA can greatly influenced by factors such as difficulty of the major and current academic level. For this reason, this work will assume that a committee has ranked a group of student eligible for scholarships with whatever criteria they desire whether it is academic merit and/or financial need.</w:t>
      </w:r>
    </w:p>
    <w:p w:rsidR="00C64A88" w:rsidRDefault="007C211E" w:rsidP="007C211E">
      <w:r>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Scholarships are nodes which begin with S and applicants are nodes that being with A. The numbers are a ranking for the scholarship or application. For example, S2 would be the 2</w:t>
      </w:r>
      <w:r w:rsidRPr="005E161A">
        <w:rPr>
          <w:vertAlign w:val="superscript"/>
        </w:rPr>
        <w:t>nd</w:t>
      </w:r>
      <w:r>
        <w:t xml:space="preserve"> highest ranked scholarship</w:t>
      </w:r>
      <w:r w:rsidR="00DD3E17">
        <w:t xml:space="preserve"> </w:t>
      </w:r>
      <w:r w:rsidR="00DD3E17">
        <w:lastRenderedPageBreak/>
        <w:t>and A2 would be the second highest ranked student</w:t>
      </w:r>
      <w:r>
        <w:t>.</w:t>
      </w:r>
      <w:r w:rsidR="00DD3E17">
        <w:t xml:space="preserve"> Student rankings are decided by the committee. Scholarship rankings are determined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r w:rsidR="002A67EB">
        <w:rPr>
          <w:noProof/>
        </w:rPr>
        <w:fldChar w:fldCharType="begin"/>
      </w:r>
      <w:r w:rsidR="002A67EB">
        <w:rPr>
          <w:noProof/>
        </w:rPr>
        <w:instrText xml:space="preserve"> SEQ Figure \* ARABIC </w:instrText>
      </w:r>
      <w:r w:rsidR="002A67EB">
        <w:rPr>
          <w:noProof/>
        </w:rPr>
        <w:fldChar w:fldCharType="separate"/>
      </w:r>
      <w:r w:rsidR="002065F7">
        <w:rPr>
          <w:noProof/>
        </w:rPr>
        <w:t>1</w:t>
      </w:r>
      <w:r w:rsidR="002A67EB">
        <w:rPr>
          <w:noProof/>
        </w:rPr>
        <w:fldChar w:fldCharType="end"/>
      </w:r>
      <w:r>
        <w:t>Scholarships and Applicants</w:t>
      </w:r>
    </w:p>
    <w:p w:rsidR="00C64A88" w:rsidRDefault="00C64A88" w:rsidP="00C64A88">
      <w:r>
        <w:t>An edge(line) between a scholarship and applicant which means that the student was qualified for a given scholarship. Not all students are qualified for all scholarships.</w:t>
      </w:r>
    </w:p>
    <w:p w:rsidR="00C64A88" w:rsidRDefault="00C64A88" w:rsidP="00C64A88">
      <w:pPr>
        <w:keepNext/>
      </w:pPr>
      <w:r>
        <w:rPr>
          <w:noProof/>
        </w:rPr>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r w:rsidR="002A67EB">
        <w:rPr>
          <w:noProof/>
        </w:rPr>
        <w:fldChar w:fldCharType="begin"/>
      </w:r>
      <w:r w:rsidR="002A67EB">
        <w:rPr>
          <w:noProof/>
        </w:rPr>
        <w:instrText xml:space="preserve"> SEQ Figure \* ARABIC </w:instrText>
      </w:r>
      <w:r w:rsidR="002A67EB">
        <w:rPr>
          <w:noProof/>
        </w:rPr>
        <w:fldChar w:fldCharType="separate"/>
      </w:r>
      <w:r w:rsidR="002065F7">
        <w:rPr>
          <w:noProof/>
        </w:rPr>
        <w:t>2</w:t>
      </w:r>
      <w:r w:rsidR="002A67EB">
        <w:rPr>
          <w:noProof/>
        </w:rPr>
        <w:fldChar w:fldCharType="end"/>
      </w:r>
      <w:r>
        <w:t xml:space="preserve"> Edges show qualified applicants</w:t>
      </w:r>
    </w:p>
    <w:p w:rsidR="00C64A88" w:rsidRDefault="00C64A88" w:rsidP="00C64A88">
      <w:r>
        <w:t>So in the previous image, S1 has applicant A1, A2, and A4- S2 has A1 and A3-and S3 has A1, A2, A3, and A4.</w:t>
      </w:r>
    </w:p>
    <w:p w:rsidR="00C64A88" w:rsidRDefault="00C64A88" w:rsidP="00C64A88">
      <w:r>
        <w:t>A bolded edge means that the applicant was awarded the scholarship.</w:t>
      </w:r>
    </w:p>
    <w:p w:rsidR="00C64A88" w:rsidRDefault="00C64A88" w:rsidP="00C64A88">
      <w:pPr>
        <w:keepNext/>
      </w:pPr>
      <w:r>
        <w:rPr>
          <w:noProof/>
        </w:rPr>
        <w:lastRenderedPageBreak/>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2065F7">
        <w:rPr>
          <w:noProof/>
        </w:rPr>
        <w:t>3</w:t>
      </w:r>
      <w:r w:rsidR="003F508C">
        <w:rPr>
          <w:noProof/>
        </w:rPr>
        <w:fldChar w:fldCharType="end"/>
      </w:r>
      <w:r>
        <w:t xml:space="preserve"> Awarded Scholarships</w:t>
      </w:r>
    </w:p>
    <w:p w:rsidR="00A66FA8" w:rsidRPr="00A66FA8" w:rsidRDefault="00A66FA8" w:rsidP="00A66FA8">
      <w:r>
        <w:t xml:space="preserve">In this cas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r w:rsidR="002A67EB">
        <w:rPr>
          <w:noProof/>
        </w:rPr>
        <w:fldChar w:fldCharType="begin"/>
      </w:r>
      <w:r w:rsidR="002A67EB">
        <w:rPr>
          <w:noProof/>
        </w:rPr>
        <w:instrText xml:space="preserve"> SEQ Figure \* ARABIC </w:instrText>
      </w:r>
      <w:r w:rsidR="002A67EB">
        <w:rPr>
          <w:noProof/>
        </w:rPr>
        <w:fldChar w:fldCharType="separate"/>
      </w:r>
      <w:r w:rsidR="002065F7">
        <w:rPr>
          <w:noProof/>
        </w:rPr>
        <w:t>4</w:t>
      </w:r>
      <w:r w:rsidR="002A67EB">
        <w:rPr>
          <w:noProof/>
        </w:rPr>
        <w:fldChar w:fldCharType="end"/>
      </w:r>
      <w:r>
        <w:t xml:space="preserve"> A1 is awarded 2250</w:t>
      </w:r>
    </w:p>
    <w:p w:rsidR="00C64A88" w:rsidRPr="00C64A88" w:rsidRDefault="00846B4D" w:rsidP="00C64A88">
      <w:r>
        <w:t xml:space="preserve">The previous algorithm for Figure 5 is called the Merit Only algorithm (which is discussed in detail later in the paper). Each algorithm has a set of steps to determine which applicant is awarded each scholarship. </w:t>
      </w:r>
    </w:p>
    <w:p w:rsidR="004D1283" w:rsidRDefault="00C64A88" w:rsidP="007C211E">
      <w:r>
        <w:t xml:space="preserve"> </w:t>
      </w:r>
      <w:r w:rsidR="004D1283">
        <w:t xml:space="preserve">The problem is that after algorithms have been run on a large dataset of scholarships and applicants, illogical results can result that are contrary to the intuitions of the committee. One major example is that a highly ranked student can have been awarded nothing while a lower ranked student can have many awards. These algorithms 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states </w:t>
      </w:r>
      <w:r w:rsidR="00846B4D">
        <w:t xml:space="preserve">which are desired called </w:t>
      </w:r>
      <w:r>
        <w:t xml:space="preserve">the three rational assumptions. </w:t>
      </w:r>
    </w:p>
    <w:p w:rsidR="00F64E63" w:rsidRDefault="00F64E63" w:rsidP="00F64E63">
      <w:r>
        <w:lastRenderedPageBreak/>
        <w:t xml:space="preserve">The first desired assumption </w:t>
      </w:r>
      <w:r w:rsidR="00D215F7">
        <w:t>is to</w:t>
      </w:r>
      <w:r>
        <w:t xml:space="preserve">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student,etc. (See Set 1 in the figure below)</w:t>
      </w:r>
    </w:p>
    <w:p w:rsidR="00F64E63" w:rsidRDefault="00F64E63" w:rsidP="00F64E63">
      <w:r>
        <w:t xml:space="preserve"> The next rational assumption , RA2, would be that students with rankings next to each other would have an equal award amount or the higher ranked student would have a higher amount. For example, the 2</w:t>
      </w:r>
      <w:r w:rsidRPr="007C211E">
        <w:rPr>
          <w:vertAlign w:val="superscript"/>
        </w:rPr>
        <w:t>nd</w:t>
      </w:r>
      <w:r>
        <w:t xml:space="preserve"> and 3</w:t>
      </w:r>
      <w:r w:rsidRPr="007C211E">
        <w:rPr>
          <w:vertAlign w:val="superscript"/>
        </w:rPr>
        <w:t>rd</w:t>
      </w:r>
      <w:r>
        <w:t xml:space="preserve"> ranked students might have the same amount. (See Set 2 in the figure 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Set 4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r w:rsidR="002A67EB">
        <w:rPr>
          <w:noProof/>
        </w:rPr>
        <w:fldChar w:fldCharType="begin"/>
      </w:r>
      <w:r w:rsidR="002A67EB">
        <w:rPr>
          <w:noProof/>
        </w:rPr>
        <w:instrText xml:space="preserve"> SEQ Figure \* ARABIC </w:instrText>
      </w:r>
      <w:r w:rsidR="002A67EB">
        <w:rPr>
          <w:noProof/>
        </w:rPr>
        <w:fldChar w:fldCharType="separate"/>
      </w:r>
      <w:r w:rsidR="002065F7">
        <w:rPr>
          <w:noProof/>
        </w:rPr>
        <w:t>5</w:t>
      </w:r>
      <w:r w:rsidR="002A67EB">
        <w:rPr>
          <w:noProof/>
        </w:rPr>
        <w:fldChar w:fldCharType="end"/>
      </w:r>
      <w:r>
        <w:t xml:space="preserve"> Examples of Rational Assumptions</w:t>
      </w:r>
    </w:p>
    <w:p w:rsidR="00F64E63" w:rsidRPr="007C211E" w:rsidRDefault="00846B4D" w:rsidP="00F64E63">
      <w:r>
        <w:t xml:space="preserve">Given a graph of data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can be found in the data. However, it is also possible to tweak some input parameters to the algorithms to try to find a solution if the committee doesn’t succeed at first. </w:t>
      </w:r>
    </w:p>
    <w:p w:rsidR="00F64E63" w:rsidRPr="00BE11FA" w:rsidRDefault="00F64E63" w:rsidP="007C211E"/>
    <w:p w:rsidR="00503091" w:rsidRDefault="002065F7" w:rsidP="00503091">
      <w:pPr>
        <w:pStyle w:val="Heading1"/>
      </w:pPr>
      <w:r>
        <w:t>Methods</w:t>
      </w:r>
    </w:p>
    <w:p w:rsidR="00165B21" w:rsidRPr="00165B21" w:rsidRDefault="00165B21" w:rsidP="00165B21">
      <w:pPr>
        <w:pStyle w:val="Heading2"/>
      </w:pPr>
      <w:r>
        <w:t xml:space="preserve">General Ideas of Seven </w:t>
      </w:r>
      <w:r w:rsidR="0079569C">
        <w:t xml:space="preserve">Scholarship Matching </w:t>
      </w:r>
      <w:r>
        <w:t>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ill be explored. </w:t>
      </w:r>
      <w:r w:rsidR="00A92C76">
        <w:t xml:space="preserve">The ideas brought from real world committees are: merit based awarding, maximum awards, minimum awards, and splitting awards among applicants.  After introducing each of these algorithms briefly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lastRenderedPageBreak/>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After exceeding a maximum, the candidate is removed from the applicant pool for other scholarships.</w:t>
      </w:r>
    </w:p>
    <w:p w:rsidR="007C211E" w:rsidRDefault="002065F7" w:rsidP="002065F7">
      <w:pPr>
        <w:pStyle w:val="ListParagraph"/>
        <w:numPr>
          <w:ilvl w:val="1"/>
          <w:numId w:val="1"/>
        </w:numPr>
      </w:pPr>
      <w:r w:rsidRPr="002065F7">
        <w:rPr>
          <w:b/>
        </w:rPr>
        <w:t xml:space="preserve"> Merit Only Awarding Can’t Exceed Maximum</w:t>
      </w:r>
      <w:r>
        <w:t xml:space="preserve"> </w:t>
      </w:r>
      <w:r w:rsidR="007C211E">
        <w:t>- If awarding would exceed a maximum amount, the applicant is considered not allowed to be awarded a scholarship. This doesn’t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An applicant is only allowed to be awarded a single scholarship.</w:t>
      </w:r>
    </w:p>
    <w:p w:rsidR="007C211E" w:rsidRDefault="002065F7" w:rsidP="007C211E">
      <w:pPr>
        <w:pStyle w:val="ListParagraph"/>
        <w:numPr>
          <w:ilvl w:val="0"/>
          <w:numId w:val="1"/>
        </w:numPr>
      </w:pPr>
      <w:r w:rsidRPr="002065F7">
        <w:rPr>
          <w:b/>
        </w:rPr>
        <w:t>Split with All Qualified</w:t>
      </w:r>
      <w:r>
        <w:t xml:space="preserve"> </w:t>
      </w:r>
      <w:r w:rsidR="007C211E">
        <w:t>- The award is split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is split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is split to all qualified applicants when the split will not be below a certain minimum awarding amount. </w:t>
      </w:r>
    </w:p>
    <w:p w:rsidR="00FA63F8" w:rsidRDefault="00FA63F8" w:rsidP="00FA63F8">
      <w:r>
        <w:t>Now let’s examine each algorithm in more detail with a graph and example.</w:t>
      </w:r>
    </w:p>
    <w:p w:rsidR="002065F7" w:rsidRDefault="002065F7" w:rsidP="00165B21">
      <w:pPr>
        <w:pStyle w:val="Heading2"/>
      </w:pPr>
      <w:r>
        <w:t>1.Merit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Pr>
          <w:noProof/>
        </w:rPr>
        <w:t>6</w:t>
      </w:r>
      <w:r w:rsidR="003F508C">
        <w:rPr>
          <w:noProof/>
        </w:rPr>
        <w:fldChar w:fldCharType="end"/>
      </w:r>
      <w:r>
        <w:t xml:space="preserve"> Merit Only</w:t>
      </w:r>
    </w:p>
    <w:p w:rsidR="00036F52" w:rsidRPr="00036F52" w:rsidRDefault="00036F52" w:rsidP="00036F52">
      <w:r>
        <w:t xml:space="preserve">In this example, A1 gets awarded each scholarship. Note that this is valid for rational assumption 1 (RA1). </w:t>
      </w:r>
    </w:p>
    <w:p w:rsidR="002065F7" w:rsidRDefault="002065F7" w:rsidP="00165B21">
      <w:pPr>
        <w:pStyle w:val="Heading2"/>
      </w:pPr>
      <w:r>
        <w:t>2.Merit Only Awarding Disqualify After Exceeding Maximum</w:t>
      </w:r>
    </w:p>
    <w:p w:rsidR="002065F7" w:rsidRPr="00640AC2" w:rsidRDefault="002065F7" w:rsidP="002065F7">
      <w:r>
        <w:t xml:space="preserve">This method awards via merit but after a candidate reaches a maximum award, they are removed from the applicant pool for lower ranked scholarships. </w:t>
      </w:r>
    </w:p>
    <w:p w:rsidR="002065F7" w:rsidRDefault="002065F7" w:rsidP="002065F7">
      <w:r>
        <w:rPr>
          <w:noProof/>
        </w:rPr>
        <w:lastRenderedPageBreak/>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r w:rsidR="008074A5">
        <w:t>was</w:t>
      </w:r>
      <w:r>
        <w:t xml:space="preserve"> removed as an application for S3. This allows A2 to secure the $500. </w:t>
      </w:r>
      <w:r w:rsidR="008074A5">
        <w:t xml:space="preserve">This result is also valid for RA1. </w:t>
      </w:r>
    </w:p>
    <w:p w:rsidR="002065F7" w:rsidRDefault="002065F7" w:rsidP="00165B21">
      <w:pPr>
        <w:pStyle w:val="Heading2"/>
      </w:pPr>
      <w:r>
        <w:t>3.</w:t>
      </w:r>
      <w:r w:rsidRPr="00857A2A">
        <w:t>Merit Only Awarding Can’t Exceed Maximum</w:t>
      </w:r>
    </w:p>
    <w:p w:rsidR="002065F7" w:rsidRPr="00895B1C" w:rsidRDefault="002065F7" w:rsidP="002065F7">
      <w:r>
        <w:t>The method awards via merit but doesn’t allow an applicant to exceed a fixed amount (In the case of this graph 1500).  Therefore, if the earnings of the applicant plus the award amount exceeds this amount, they are removed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doesn’t qualify for S2 because the $750 would be added to the $1000 already earned from S1 to exceed the maximum of $1500. However, S3’s award of $500 is still within the maximum so A1 is awarded S3. Note in this example, the results do not follow the rational assumptions. </w:t>
      </w:r>
    </w:p>
    <w:p w:rsidR="002065F7" w:rsidRDefault="002065F7" w:rsidP="00165B21">
      <w:pPr>
        <w:pStyle w:val="Heading2"/>
      </w:pPr>
      <w:r>
        <w:t>4.Maximum One Award Per Applicant</w:t>
      </w:r>
    </w:p>
    <w:p w:rsidR="002065F7" w:rsidRPr="00895B1C" w:rsidRDefault="002065F7" w:rsidP="002065F7">
      <w:r>
        <w:t xml:space="preserve">In this method, the candidate is removed from future applicant pools once they have received any award. </w:t>
      </w:r>
    </w:p>
    <w:p w:rsidR="002065F7" w:rsidRDefault="002065F7" w:rsidP="002065F7">
      <w:r>
        <w:rPr>
          <w:noProof/>
        </w:rPr>
        <w:lastRenderedPageBreak/>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90450" cy="2661943"/>
                    </a:xfrm>
                    <a:prstGeom prst="rect">
                      <a:avLst/>
                    </a:prstGeom>
                  </pic:spPr>
                </pic:pic>
              </a:graphicData>
            </a:graphic>
          </wp:inline>
        </w:drawing>
      </w:r>
    </w:p>
    <w:p w:rsidR="00D256C6" w:rsidRDefault="00D256C6" w:rsidP="002065F7">
      <w:r>
        <w:t>In this example, A2 is not qualified for S2 which allows A3 to exceed the final award amount of A2. This example only satisfies RA3.</w:t>
      </w:r>
    </w:p>
    <w:p w:rsidR="002065F7" w:rsidRDefault="002065F7" w:rsidP="00165B21">
      <w:pPr>
        <w:pStyle w:val="Heading2"/>
      </w:pPr>
      <w:r>
        <w:t>5.Split with All Qualified</w:t>
      </w:r>
    </w:p>
    <w:p w:rsidR="002065F7" w:rsidRPr="003C3176" w:rsidRDefault="002065F7" w:rsidP="002065F7">
      <w:r>
        <w:t xml:space="preserve">In this method, the scholarship amount is split by the number of all qualified candidates. For example, a $1000 scholarship with 3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36824" cy="2672154"/>
                    </a:xfrm>
                    <a:prstGeom prst="rect">
                      <a:avLst/>
                    </a:prstGeom>
                  </pic:spPr>
                </pic:pic>
              </a:graphicData>
            </a:graphic>
          </wp:inline>
        </w:drawing>
      </w:r>
    </w:p>
    <w:p w:rsidR="00D256C6" w:rsidRDefault="00D256C6" w:rsidP="002065F7">
      <w:r>
        <w:t xml:space="preserve">In this example, we first must calculate the vale for the award by dividing by the amount of qualified applicants. S1 is $1000 divided by S1 for $333.33 each. (Note you cannot exceed a scholarship award amount so the penny is left over) S2 is $750 divided by 2 for $375 each. S3 is $500 divided by 4 applicants for $125 each.  </w:t>
      </w:r>
      <w:r w:rsidR="00E26798">
        <w:t>When these are all added up the results are only for RA3.</w:t>
      </w:r>
    </w:p>
    <w:p w:rsidR="002065F7" w:rsidRDefault="002065F7" w:rsidP="00165B21">
      <w:pPr>
        <w:pStyle w:val="Heading2"/>
      </w:pPr>
      <w:r>
        <w:t>6.Split with Minimum Qualified Applicants</w:t>
      </w:r>
    </w:p>
    <w:p w:rsidR="002065F7" w:rsidRPr="003C3176" w:rsidRDefault="002065F7" w:rsidP="002065F7">
      <w:r>
        <w:t>In this method, the award is split by a fixed set of applicants (in this case 2) and awarded to the top candidates. So the award for a $1000 scholarship with 2 applicants would be $500.</w:t>
      </w:r>
    </w:p>
    <w:p w:rsidR="002065F7" w:rsidRDefault="002065F7" w:rsidP="002065F7">
      <w:r>
        <w:rPr>
          <w:noProof/>
        </w:rPr>
        <w:lastRenderedPageBreak/>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r>
        <w:t>7.</w:t>
      </w:r>
      <w:r w:rsidRPr="00895B1C">
        <w:t>Split with all qualified applicants with minimum amount given</w:t>
      </w:r>
    </w:p>
    <w:p w:rsidR="002065F7" w:rsidRPr="003C3176" w:rsidRDefault="002065F7" w:rsidP="002065F7">
      <w:r>
        <w:t xml:space="preserve">In this method, the scholarship amount is split among all qualified candidates as long as the split exceed a minimum base award amount. For example, assuming a $250 minimum,  a $500 scholarship with 4 candidates would be split to 2 awards of $250. However, a $1000 scholarship with only 3 candidates would be split to $333.33. If there were a forth candidate, the $1000 dollar scholarship would be split to $250. But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89082" cy="2739992"/>
                    </a:xfrm>
                    <a:prstGeom prst="rect">
                      <a:avLst/>
                    </a:prstGeom>
                  </pic:spPr>
                </pic:pic>
              </a:graphicData>
            </a:graphic>
          </wp:inline>
        </w:drawing>
      </w:r>
    </w:p>
    <w:p w:rsidR="001D3429" w:rsidRPr="00857A2A" w:rsidRDefault="001D3429" w:rsidP="002065F7">
      <w:r>
        <w:t xml:space="preserve">Once again we have to calculate each award first. In this example, each S1 and S2 award can be divided by the number of applicants within getting below the minimum. However, S3 has 4 applicants but can only be split 2 ways to stay over 250 minimum. Note that these results also satisfy RA1. </w:t>
      </w:r>
    </w:p>
    <w:p w:rsidR="007C211E" w:rsidRDefault="002065F7" w:rsidP="002065F7">
      <w:pPr>
        <w:pStyle w:val="Heading2"/>
      </w:pPr>
      <w:r>
        <w:lastRenderedPageBreak/>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denormalized model to allow easy import of data from a CSV import. </w:t>
      </w:r>
    </w:p>
    <w:p w:rsidR="002065F7" w:rsidRDefault="002065F7" w:rsidP="002065F7">
      <w:pPr>
        <w:pStyle w:val="Heading2"/>
      </w:pPr>
      <w:r>
        <w:t>Normalized</w:t>
      </w:r>
    </w:p>
    <w:p w:rsidR="00BF1A61" w:rsidRPr="00BF1A61" w:rsidRDefault="00BF1A61" w:rsidP="00BF1A61">
      <w:r>
        <w:t>Awarding Groups is where a committee name and ID is stored.  Every Awarding Group can multiple ApplicantRankings and ScholarshipApplicants.  An ApplicantRanking points to an AwardingGroup and Applicant with a ranking from the committee with a surrogate key that points to this particular instance. Applicants is just a personal information of first and last name with ID. The ScholarshipApplicants table points to a AwardingGroup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7"/>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ScholarshipApplicants. The ScholarshipAwards table stores the algorithm and the parameters that were used for the resulting row. </w:t>
      </w:r>
      <w:r w:rsidR="00E639B8">
        <w:t xml:space="preserve"> It also stores the resultant award. It should noted that the algorithm can change the final award amount and one cannot just link this value from the Scholarship table through the ScholarshipApplicants table. </w:t>
      </w:r>
      <w:r>
        <w:t xml:space="preserve">This table links to the Algorithm table which has a name and description for each of the seven algorithms.  </w:t>
      </w:r>
      <w:r w:rsidR="00E639B8">
        <w:t xml:space="preserve">Once all the awards have been awarded for a given algorithm and parameters, the results are then stored into the ScholarshipAwardAnalysises table. This table stores the algorithm and all the parameters, a link to the ScholarshipApplicants, and a Boolean value for RA1, RA2, and RA3. </w:t>
      </w:r>
      <w:r w:rsidR="00AB4DF3">
        <w:t xml:space="preserve">The table </w:t>
      </w:r>
      <w:r w:rsidR="00AB4DF3">
        <w:lastRenderedPageBreak/>
        <w:t xml:space="preserve">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r>
        <w:t>Denormalized</w:t>
      </w:r>
    </w:p>
    <w:p w:rsidR="002F36A8" w:rsidRDefault="002F36A8" w:rsidP="002F36A8">
      <w:r>
        <w:t xml:space="preserve">Since it would be difficult for an outside system to important a normalized model due to the many surrogate keys that would need to be linked, I created a denormalized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After this the data for Scholarship and Applicant can be a generic text fields. The ScholarshipAward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is imported into the DenormalizedEntries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718050"/>
                    </a:xfrm>
                    <a:prstGeom prst="rect">
                      <a:avLst/>
                    </a:prstGeom>
                  </pic:spPr>
                </pic:pic>
              </a:graphicData>
            </a:graphic>
          </wp:inline>
        </w:drawing>
      </w:r>
    </w:p>
    <w:p w:rsidR="007C211E" w:rsidRDefault="007C211E" w:rsidP="007C211E"/>
    <w:p w:rsidR="00503091" w:rsidRDefault="00503091" w:rsidP="00503091">
      <w:pPr>
        <w:pStyle w:val="Heading1"/>
      </w:pPr>
      <w:r>
        <w:t>Results</w:t>
      </w:r>
    </w:p>
    <w:p w:rsidR="00A16F10" w:rsidRDefault="00A16F10" w:rsidP="00A16F10">
      <w:r>
        <w:t xml:space="preserve">To implement this programmatic intention, I created a MS-SQL Database and Stored Procedures to carry out the logic for the methods. There are two versions of the algorithms to match the normalized and denormalized versions of the data schema. </w:t>
      </w:r>
      <w:r w:rsidR="0037117B">
        <w:t xml:space="preserve"> I used the Red Gate SQL Source Control tool to save this schema to a GIT Repository which includes documentation and worksheets which allow the user to step through the code instead of running the stored procedures. I also used the Red Gate Compare SQL and Data Compare tools to save copies of the basic data for testing and the changes in the schema as I developed and made changes to the </w:t>
      </w:r>
      <w:r w:rsidR="003A2CCE">
        <w:t xml:space="preserve">database. This </w:t>
      </w:r>
      <w:r w:rsidR="006508B3">
        <w:t>repository is</w:t>
      </w:r>
      <w:r w:rsidR="003A2CCE">
        <w:t xml:space="preserve"> located at </w:t>
      </w:r>
      <w:hyperlink r:id="rId20" w:history="1">
        <w:r w:rsidR="003A2CCE" w:rsidRPr="00620EB5">
          <w:rPr>
            <w:rStyle w:val="Hyperlink"/>
          </w:rPr>
          <w:t>https://github.com/dmerson/ArizonaMastersCapstone</w:t>
        </w:r>
      </w:hyperlink>
      <w:r w:rsidR="003A2CCE">
        <w:t>.</w:t>
      </w:r>
      <w:r w:rsidR="007D1992">
        <w:t xml:space="preserve"> The repository contains </w:t>
      </w:r>
      <w:r w:rsidR="009D5371">
        <w:t>creation sql scripts</w:t>
      </w:r>
      <w:r w:rsidR="007D1992">
        <w:t xml:space="preserve"> to </w:t>
      </w:r>
      <w:r w:rsidR="002532FF">
        <w:t>be able to create the database</w:t>
      </w:r>
      <w:r w:rsidR="009D5371">
        <w:t xml:space="preserve"> and 2 basic awarding committees</w:t>
      </w:r>
      <w:r w:rsidR="002532FF">
        <w:t xml:space="preserve"> in the read me file. </w:t>
      </w:r>
    </w:p>
    <w:p w:rsidR="00A16F10" w:rsidRDefault="00A16F10" w:rsidP="006508B3">
      <w:r>
        <w:t xml:space="preserve">Each algorithm has a stored procedure that corresponds to its ID in the algorithm table. </w:t>
      </w:r>
      <w:r w:rsidR="000047A8">
        <w:t xml:space="preserve">For example, the row in the algorithm table with the ID of 1 corresponds to RunAlgorithm1 stored procedure which run the Merit Only algorithm. </w:t>
      </w:r>
      <w:r w:rsidR="0037117B">
        <w:t xml:space="preserve"> </w:t>
      </w:r>
      <w:r w:rsidR="006508B3">
        <w:t xml:space="preserve">There is a denormalized version of this if the data exists in the DenormalizedEnties table called </w:t>
      </w:r>
      <w:r w:rsidR="0037117B" w:rsidRPr="006508B3">
        <w:t>RunDenormalizedAlgorithm1</w:t>
      </w:r>
      <w:r w:rsidR="0037117B">
        <w:t xml:space="preserve">. </w:t>
      </w:r>
      <w:r w:rsidR="006508B3">
        <w:t xml:space="preserve">There is a stored procedure that can run each of the seven stored procedures at once taking in the parameters of :@awardgroup INT,    </w:t>
      </w:r>
      <w:r w:rsidR="006508B3">
        <w:lastRenderedPageBreak/>
        <w:t xml:space="preserve">@MaximumAward DECIMAL(9, 2), @MinimumAward DECIMAL(9, 2), and  @MaxApplicants INT. There is one stored procedure to run the normalized versus the denormalized versions of the algorithm. </w:t>
      </w:r>
    </w:p>
    <w:p w:rsidR="00AA1477" w:rsidRDefault="0037117B" w:rsidP="00CE45FD">
      <w:r>
        <w:t xml:space="preserve">I am going to discuss the base algorithms and how they are implemented in code. </w:t>
      </w:r>
      <w:r w:rsidR="00A84D63">
        <w:t xml:space="preserve"> Certain algorithms don’t need input parameter but they are required when comparing the finalized result ana</w:t>
      </w:r>
      <w:r w:rsidR="00E81F46">
        <w:t xml:space="preserve">lysis. For example, algorithm 1-Merit Only doesn’t require any parameters but when later comparing it to other possibilities within the seven algorithms it is required for the </w:t>
      </w:r>
      <w:r w:rsidR="009D5371">
        <w:t xml:space="preserve">comparison analysis </w:t>
      </w:r>
      <w:r w:rsidR="00E81F46">
        <w:t xml:space="preserve">query. For these reasons, I am including them as I will include them in </w:t>
      </w:r>
      <w:r w:rsidR="00CE45FD">
        <w:t>the detailed</w:t>
      </w:r>
      <w:r w:rsidR="00E81F46">
        <w:t xml:space="preserve"> analysis of the algorithms</w:t>
      </w:r>
      <w:r w:rsidR="00CE45FD">
        <w:t xml:space="preserve"> below</w:t>
      </w:r>
      <w:r w:rsidR="00E81F46">
        <w:t xml:space="preserve">. </w:t>
      </w:r>
      <w:r w:rsidR="00CE45FD">
        <w:t xml:space="preserve"> </w:t>
      </w:r>
      <w:r w:rsidR="00AA1477">
        <w:t>To simplify this I will use the phrase “Get Input Parameters” with the explanation of the algorithms. This group of parameters equates to:</w:t>
      </w:r>
      <w:r w:rsidR="006508B3" w:rsidRPr="006508B3">
        <w:t xml:space="preserve"> </w:t>
      </w:r>
      <w:r w:rsidR="006508B3">
        <w:t xml:space="preserve">:@awardgroup INT,    @MaximumAward DECIMAL(9, 2), @MinimumAward DECIMAL(9, 2), and  @MaxApplicants INT. </w:t>
      </w:r>
      <w:r w:rsidR="00AA1477">
        <w:t>Each algori</w:t>
      </w:r>
      <w:r w:rsidR="00CE45FD">
        <w:t>thm ends with an input into an a</w:t>
      </w:r>
      <w:r w:rsidR="00AA1477">
        <w:t xml:space="preserve">nalysis table which has calculated RA1, RA2, </w:t>
      </w:r>
      <w:r w:rsidR="00CE45FD">
        <w:t>,</w:t>
      </w:r>
      <w:r w:rsidR="00AA1477">
        <w:t xml:space="preserve"> RA3</w:t>
      </w:r>
      <w:r w:rsidR="00CE45FD">
        <w:t xml:space="preserve">, </w:t>
      </w:r>
      <w:r w:rsidR="006508B3">
        <w:t xml:space="preserve">number of scholarships awarded, number of unique applicants awarded, the maximum and minimum total awards for a student. </w:t>
      </w:r>
      <w:r w:rsidR="00CE45FD">
        <w:t xml:space="preserve">This is actually a separate stored procedure that is called, one for normalized and one for denormalized. I will use the phrase </w:t>
      </w:r>
      <w:r w:rsidR="00AA1477">
        <w:t xml:space="preserve">“Insert Into Analysis” within the </w:t>
      </w:r>
      <w:r w:rsidR="00CE45FD">
        <w:t xml:space="preserve">seven </w:t>
      </w:r>
      <w:r w:rsidR="00AA1477">
        <w:t xml:space="preserve">algorithms descriptions </w:t>
      </w:r>
      <w:r w:rsidR="00CE45FD">
        <w:t xml:space="preserve">to specific this section and </w:t>
      </w:r>
      <w:r w:rsidR="003F508C">
        <w:t xml:space="preserve"> will discuss this section after I dissect </w:t>
      </w:r>
      <w:r w:rsidR="00CE45FD">
        <w:t>this part of the algorithm separately</w:t>
      </w:r>
      <w:r w:rsidR="003F508C">
        <w:t xml:space="preserve">. </w:t>
      </w:r>
    </w:p>
    <w:p w:rsidR="0037117B" w:rsidRDefault="0037117B" w:rsidP="00A84D63">
      <w:pPr>
        <w:pStyle w:val="Heading3"/>
      </w:pPr>
      <w:r>
        <w:t>Algorithm 1</w:t>
      </w:r>
      <w:r w:rsidR="005F4C30">
        <w:t>- Basics</w:t>
      </w:r>
    </w:p>
    <w:p w:rsidR="00A84D63" w:rsidRDefault="009610F4" w:rsidP="00A84D63">
      <w:r>
        <w:t>Get Input Parameters</w:t>
      </w:r>
    </w:p>
    <w:p w:rsidR="009610F4" w:rsidRDefault="009610F4" w:rsidP="00A84D63">
      <w:r>
        <w:t xml:space="preserve">Get Scholarship and place in a </w:t>
      </w:r>
      <w:r w:rsidR="00B838C5">
        <w:t xml:space="preserve">looping </w:t>
      </w:r>
      <w:r>
        <w:t>table</w:t>
      </w:r>
    </w:p>
    <w:p w:rsidR="009610F4" w:rsidRDefault="009610F4" w:rsidP="00A84D63">
      <w:r>
        <w:t>Set @CountOfScholarships</w:t>
      </w:r>
      <w:r w:rsidR="00B838C5">
        <w:t xml:space="preserve"> to count of scholarships in looping table</w:t>
      </w:r>
    </w:p>
    <w:p w:rsidR="009610F4" w:rsidRDefault="009610F4" w:rsidP="00A84D63">
      <w:r>
        <w:t>Set @ScholarshipCounter to 1</w:t>
      </w:r>
    </w:p>
    <w:p w:rsidR="009610F4" w:rsidRDefault="009610F4" w:rsidP="00A84D63">
      <w:r>
        <w:t>Declare @ScholarshipWinner</w:t>
      </w:r>
    </w:p>
    <w:p w:rsidR="009610F4" w:rsidRDefault="009610F4" w:rsidP="00A84D63">
      <w:r>
        <w:t>Declare @CurrentScholarship</w:t>
      </w:r>
    </w:p>
    <w:p w:rsidR="009610F4" w:rsidRDefault="009610F4" w:rsidP="00A84D63">
      <w:r>
        <w:t>Declare @CurrentAmount</w:t>
      </w:r>
    </w:p>
    <w:p w:rsidR="009610F4" w:rsidRDefault="009610F4" w:rsidP="00A84D63">
      <w:r>
        <w:t>Remove previous results with these input parameters</w:t>
      </w:r>
    </w:p>
    <w:p w:rsidR="009610F4" w:rsidRDefault="009610F4" w:rsidP="00A84D63">
      <w:r>
        <w:t>Loop through each scholarship using @ScholarshipCounter</w:t>
      </w:r>
    </w:p>
    <w:p w:rsidR="00B838C5" w:rsidRDefault="00B838C5" w:rsidP="00A84D63">
      <w:r>
        <w:tab/>
        <w:t xml:space="preserve">Set Scholarship as @CurrentScholarship with @ScholarshipCOunter pulling from </w:t>
      </w:r>
      <w:r w:rsidR="00680703">
        <w:t>looping table</w:t>
      </w:r>
    </w:p>
    <w:p w:rsidR="00B838C5" w:rsidRDefault="00B838C5" w:rsidP="00A84D63">
      <w:r>
        <w:tab/>
        <w:t>Set Amount as @CurrentAmount</w:t>
      </w:r>
      <w:r w:rsidR="00680703">
        <w:t xml:space="preserve"> with current scholarship amount</w:t>
      </w:r>
    </w:p>
    <w:p w:rsidR="009610F4" w:rsidRDefault="009610F4" w:rsidP="00A84D63">
      <w:r>
        <w:tab/>
        <w:t>Get Scholarship Applicants</w:t>
      </w:r>
    </w:p>
    <w:p w:rsidR="009610F4" w:rsidRDefault="009610F4" w:rsidP="00A84D63">
      <w:r>
        <w:tab/>
        <w:t>Get Lowest Ranking for Current Scholarship Applicants</w:t>
      </w:r>
    </w:p>
    <w:p w:rsidR="00B838C5" w:rsidRDefault="00B838C5" w:rsidP="00A84D63">
      <w:r>
        <w:tab/>
        <w:t>Set Applicant as @ScholarshipWinner</w:t>
      </w:r>
    </w:p>
    <w:p w:rsidR="00680703" w:rsidRDefault="00680703" w:rsidP="00A84D63">
      <w:r>
        <w:tab/>
        <w:t xml:space="preserve">Set Result Into ResultTable with @ScholarshipWinner, @CurrentScholarship, and </w:t>
      </w:r>
      <w:r w:rsidR="00251045">
        <w:t>@CurrentAmount</w:t>
      </w:r>
    </w:p>
    <w:p w:rsidR="00251045" w:rsidRDefault="00251045" w:rsidP="00A84D63">
      <w:r>
        <w:tab/>
        <w:t>Next Scholarship in Looping Table</w:t>
      </w:r>
    </w:p>
    <w:p w:rsidR="00251045" w:rsidRDefault="00251045" w:rsidP="00A84D63">
      <w:r>
        <w:t>Insert into Analysis</w:t>
      </w:r>
    </w:p>
    <w:p w:rsidR="000452C6" w:rsidRDefault="000452C6" w:rsidP="000452C6">
      <w:pPr>
        <w:pStyle w:val="Heading3"/>
      </w:pPr>
      <w:r>
        <w:lastRenderedPageBreak/>
        <w:t>Algorithm 2- Basics</w:t>
      </w:r>
    </w:p>
    <w:p w:rsidR="000452C6" w:rsidRDefault="000452C6" w:rsidP="000452C6">
      <w:r>
        <w:t>Get Input Parameters</w:t>
      </w:r>
    </w:p>
    <w:p w:rsidR="000452C6" w:rsidRDefault="000452C6" w:rsidP="000452C6">
      <w:r>
        <w:t>Get Scholarship and place in a looping table</w:t>
      </w:r>
    </w:p>
    <w:p w:rsidR="000452C6" w:rsidRDefault="000452C6" w:rsidP="000452C6">
      <w:r>
        <w:t>Set @CountOfScholarships to count of scholarships in looping table</w:t>
      </w:r>
    </w:p>
    <w:p w:rsidR="000452C6" w:rsidRDefault="000452C6" w:rsidP="000452C6">
      <w:r>
        <w:t>Set @ScholarshipCounter to 1</w:t>
      </w:r>
    </w:p>
    <w:p w:rsidR="000452C6" w:rsidRDefault="000452C6" w:rsidP="000452C6">
      <w:r>
        <w:t>Declare @ScholarshipWinner</w:t>
      </w:r>
    </w:p>
    <w:p w:rsidR="000452C6" w:rsidRDefault="000452C6" w:rsidP="000452C6">
      <w:r>
        <w:t>Declare @CurrentScholarship</w:t>
      </w:r>
    </w:p>
    <w:p w:rsidR="000452C6" w:rsidRDefault="000452C6" w:rsidP="000452C6">
      <w:r>
        <w:t>Declare @CurrentAmount</w:t>
      </w:r>
    </w:p>
    <w:p w:rsidR="000452C6" w:rsidRDefault="000452C6" w:rsidP="000452C6">
      <w:r>
        <w:t>Remove previous results with these input parameters</w:t>
      </w:r>
    </w:p>
    <w:p w:rsidR="000452C6" w:rsidRDefault="000452C6" w:rsidP="000452C6">
      <w:r>
        <w:t>Loop through each scholarship using @ScholarshipCounter</w:t>
      </w:r>
    </w:p>
    <w:p w:rsidR="000452C6" w:rsidRDefault="000452C6" w:rsidP="000452C6">
      <w:r>
        <w:tab/>
        <w:t>Set Scholarship as @CurrentScholarship with @ScholarshipCOunter pulling from looping table</w:t>
      </w:r>
    </w:p>
    <w:p w:rsidR="000452C6" w:rsidRDefault="000452C6" w:rsidP="000452C6">
      <w:r>
        <w:tab/>
        <w:t>Set Amount as @CurrentAmount with current scholarship amount</w:t>
      </w:r>
    </w:p>
    <w:p w:rsidR="000452C6" w:rsidRDefault="000452C6" w:rsidP="000452C6">
      <w:r>
        <w:tab/>
        <w:t>Get List of CurrentResults for Awarding Group</w:t>
      </w:r>
    </w:p>
    <w:p w:rsidR="000452C6" w:rsidRDefault="000452C6" w:rsidP="000452C6">
      <w:pPr>
        <w:ind w:firstLine="720"/>
      </w:pPr>
      <w:r>
        <w:t>Get Scholarship Applicants Who Haven’t Exceeded Minimum Award</w:t>
      </w:r>
    </w:p>
    <w:p w:rsidR="000452C6" w:rsidRDefault="000452C6" w:rsidP="000452C6">
      <w:r>
        <w:tab/>
        <w:t>Get Lowest Ranking for Available Scholarship Applicants</w:t>
      </w:r>
    </w:p>
    <w:p w:rsidR="000452C6" w:rsidRDefault="000452C6" w:rsidP="000452C6">
      <w:r>
        <w:tab/>
        <w:t>Set Applicant as @ScholarshipWinner</w:t>
      </w:r>
    </w:p>
    <w:p w:rsidR="000452C6" w:rsidRDefault="000452C6" w:rsidP="000452C6">
      <w:r>
        <w:tab/>
        <w:t>Set Result Into ResultTable with @ScholarshipWinner, @CurrentScholarship, and @CurrentAmount</w:t>
      </w:r>
    </w:p>
    <w:p w:rsidR="000452C6" w:rsidRDefault="000452C6" w:rsidP="000452C6">
      <w:r>
        <w:tab/>
        <w:t>Next Scholarship in Looping Table</w:t>
      </w:r>
    </w:p>
    <w:p w:rsidR="000452C6" w:rsidRDefault="000452C6" w:rsidP="000452C6">
      <w:r>
        <w:t>Insert into Analysis</w:t>
      </w:r>
    </w:p>
    <w:p w:rsidR="00AD1F77" w:rsidRDefault="00AD1F77" w:rsidP="00AD1F77">
      <w:pPr>
        <w:pStyle w:val="Heading3"/>
      </w:pPr>
      <w:r>
        <w:t>Algorithm 3- Basics</w:t>
      </w:r>
    </w:p>
    <w:p w:rsidR="00AD1F77" w:rsidRDefault="00AD1F77" w:rsidP="00AD1F77">
      <w:r>
        <w:t>Get Input Parameters</w:t>
      </w:r>
    </w:p>
    <w:p w:rsidR="00AD1F77" w:rsidRDefault="00AD1F77" w:rsidP="00AD1F77">
      <w:r>
        <w:t>Get Scholarship and place in a looping table</w:t>
      </w:r>
    </w:p>
    <w:p w:rsidR="00AD1F77" w:rsidRDefault="00AD1F77" w:rsidP="00AD1F77">
      <w:r>
        <w:t>Set @CountOfScholarships to count of scholarships in looping table</w:t>
      </w:r>
    </w:p>
    <w:p w:rsidR="00AD1F77" w:rsidRDefault="00AD1F77" w:rsidP="00AD1F77">
      <w:r>
        <w:t>Set @ScholarshipCounter to 1</w:t>
      </w:r>
    </w:p>
    <w:p w:rsidR="00AD1F77" w:rsidRDefault="00AD1F77" w:rsidP="00AD1F77">
      <w:r>
        <w:t>Declare @ScholarshipWinner</w:t>
      </w:r>
    </w:p>
    <w:p w:rsidR="00AD1F77" w:rsidRDefault="00AD1F77" w:rsidP="00AD1F77">
      <w:r>
        <w:t>Declare @CurrentScholarship</w:t>
      </w:r>
    </w:p>
    <w:p w:rsidR="00AD1F77" w:rsidRDefault="00AD1F77" w:rsidP="00AD1F77">
      <w:r>
        <w:t>Declare @CurrentAmount</w:t>
      </w:r>
    </w:p>
    <w:p w:rsidR="00AD1F77" w:rsidRDefault="00AD1F77" w:rsidP="00AD1F77">
      <w:r>
        <w:t>Remove previous results with these input parameters</w:t>
      </w:r>
    </w:p>
    <w:p w:rsidR="00AD1F77" w:rsidRDefault="00AD1F77" w:rsidP="00AD1F77">
      <w:r>
        <w:t>Loop through each scholarship using @ScholarshipCounter</w:t>
      </w:r>
    </w:p>
    <w:p w:rsidR="00AD1F77" w:rsidRDefault="00AD1F77" w:rsidP="00AD1F77">
      <w:r>
        <w:lastRenderedPageBreak/>
        <w:tab/>
        <w:t>Set Scholarship as @CurrentScholarship with @ScholarshipCOunter pulling from looping table</w:t>
      </w:r>
    </w:p>
    <w:p w:rsidR="00AD1F77" w:rsidRDefault="00AD1F77" w:rsidP="00AD1F77">
      <w:r>
        <w:tab/>
        <w:t>Set Amount as @CurrentAmount with current scholarship amount</w:t>
      </w:r>
    </w:p>
    <w:p w:rsidR="00AD1F77" w:rsidRDefault="00AD1F77" w:rsidP="00AD1F77">
      <w:r>
        <w:tab/>
        <w:t>Get List of CurrentResults for Awarding Group</w:t>
      </w:r>
    </w:p>
    <w:p w:rsidR="00AD1F77" w:rsidRDefault="00AD1F77" w:rsidP="00AD1F77">
      <w:pPr>
        <w:ind w:firstLine="720"/>
      </w:pPr>
      <w:r>
        <w:t>Get Scholarship Applicants Whose Current awards + Scholarship Amount Haven’t Exceeded Minimum Award</w:t>
      </w:r>
    </w:p>
    <w:p w:rsidR="00AD1F77" w:rsidRDefault="00AD1F77" w:rsidP="00AD1F77">
      <w:r>
        <w:tab/>
        <w:t>Get Lowest Ranking for Available Scholarship Applicants</w:t>
      </w:r>
    </w:p>
    <w:p w:rsidR="00AD1F77" w:rsidRDefault="00AD1F77" w:rsidP="00AD1F77">
      <w:r>
        <w:tab/>
        <w:t>Set Applicant as @ScholarshipWinner</w:t>
      </w:r>
    </w:p>
    <w:p w:rsidR="00AD1F77" w:rsidRDefault="00AD1F77" w:rsidP="00AD1F77">
      <w:r>
        <w:tab/>
        <w:t>Set Result Into ResultTable with @ScholarshipWinner, @CurrentScholarship, and @CurrentAmount</w:t>
      </w:r>
    </w:p>
    <w:p w:rsidR="00AD1F77" w:rsidRDefault="00AD1F77" w:rsidP="00AD1F77">
      <w:r>
        <w:tab/>
        <w:t>Next Scholarship in Looping Table</w:t>
      </w:r>
    </w:p>
    <w:p w:rsidR="00AD1F77" w:rsidRDefault="00AD1F77" w:rsidP="00AD1F77">
      <w:r>
        <w:t>Insert into Analysis</w:t>
      </w:r>
    </w:p>
    <w:p w:rsidR="00E24CC3" w:rsidRDefault="00E24CC3" w:rsidP="00E24CC3">
      <w:pPr>
        <w:pStyle w:val="Heading3"/>
      </w:pPr>
      <w:r>
        <w:t>Algorithm 4- Basics</w:t>
      </w:r>
    </w:p>
    <w:p w:rsidR="00E24CC3" w:rsidRDefault="00E24CC3" w:rsidP="00E24CC3">
      <w:r>
        <w:t>Get Input Parameters</w:t>
      </w:r>
    </w:p>
    <w:p w:rsidR="00E24CC3" w:rsidRDefault="00E24CC3" w:rsidP="00E24CC3">
      <w:r>
        <w:t>Get Scholarship and place in a looping table</w:t>
      </w:r>
    </w:p>
    <w:p w:rsidR="00E24CC3" w:rsidRDefault="00E24CC3" w:rsidP="00E24CC3">
      <w:r>
        <w:t>Set @CountOfScholarships to count of scholarships in looping table</w:t>
      </w:r>
    </w:p>
    <w:p w:rsidR="00E24CC3" w:rsidRDefault="00E24CC3" w:rsidP="00E24CC3">
      <w:r>
        <w:t>Set @ScholarshipCounter to 1</w:t>
      </w:r>
    </w:p>
    <w:p w:rsidR="00E24CC3" w:rsidRDefault="00E24CC3" w:rsidP="00E24CC3">
      <w:r>
        <w:t>Declare @ScholarshipWinner</w:t>
      </w:r>
    </w:p>
    <w:p w:rsidR="00E24CC3" w:rsidRDefault="00E24CC3" w:rsidP="00E24CC3">
      <w:r>
        <w:t>Declare @CurrentScholarship</w:t>
      </w:r>
    </w:p>
    <w:p w:rsidR="00E24CC3" w:rsidRDefault="00E24CC3" w:rsidP="00E24CC3">
      <w:r>
        <w:t>Declare @CurrentAmount</w:t>
      </w:r>
    </w:p>
    <w:p w:rsidR="00E24CC3" w:rsidRDefault="00E24CC3" w:rsidP="00E24CC3">
      <w:r>
        <w:t>Remove previous results with these input parameters</w:t>
      </w:r>
    </w:p>
    <w:p w:rsidR="00E24CC3" w:rsidRDefault="00E24CC3" w:rsidP="00E24CC3">
      <w:r>
        <w:t>Loop through each scholarship using @ScholarshipCounter</w:t>
      </w:r>
    </w:p>
    <w:p w:rsidR="00E24CC3" w:rsidRDefault="00E24CC3" w:rsidP="00E24CC3">
      <w:r>
        <w:tab/>
        <w:t>Set Scholarship as @CurrentScholarship with @ScholarshipCOunter pulling from looping table</w:t>
      </w:r>
    </w:p>
    <w:p w:rsidR="00E24CC3" w:rsidRDefault="00E24CC3" w:rsidP="00E24CC3">
      <w:r>
        <w:tab/>
        <w:t>Set Amount as @CurrentAmount with current scholarship amount</w:t>
      </w:r>
    </w:p>
    <w:p w:rsidR="00E24CC3" w:rsidRDefault="00E24CC3" w:rsidP="00E24CC3">
      <w:r>
        <w:tab/>
        <w:t>Get List of CurrentResults for Awarding Group</w:t>
      </w:r>
    </w:p>
    <w:p w:rsidR="00E24CC3" w:rsidRDefault="00E24CC3" w:rsidP="00E24CC3">
      <w:pPr>
        <w:ind w:firstLine="720"/>
      </w:pPr>
      <w:r>
        <w:t xml:space="preserve">Get Scholarship Applicants Have not already been awarded </w:t>
      </w:r>
    </w:p>
    <w:p w:rsidR="00E24CC3" w:rsidRDefault="00E24CC3" w:rsidP="00E24CC3">
      <w:r>
        <w:tab/>
        <w:t>Get Lowest Ranking for Available Scholarship Applicants</w:t>
      </w:r>
    </w:p>
    <w:p w:rsidR="00E24CC3" w:rsidRDefault="00E24CC3" w:rsidP="00E24CC3">
      <w:r>
        <w:tab/>
        <w:t>Set Applicant as @ScholarshipWinner</w:t>
      </w:r>
    </w:p>
    <w:p w:rsidR="00E24CC3" w:rsidRDefault="00E24CC3" w:rsidP="00E24CC3">
      <w:r>
        <w:tab/>
        <w:t>Set Result Into ResultTable with @ScholarshipWinner, @CurrentScholarship, and @CurrentAmount</w:t>
      </w:r>
    </w:p>
    <w:p w:rsidR="00E24CC3" w:rsidRDefault="00E24CC3" w:rsidP="00E24CC3">
      <w:r>
        <w:tab/>
        <w:t>Next Scholarship in Looping Table</w:t>
      </w:r>
    </w:p>
    <w:p w:rsidR="00E24CC3" w:rsidRDefault="00E24CC3" w:rsidP="00E24CC3">
      <w:r>
        <w:lastRenderedPageBreak/>
        <w:t>Insert into Analysis</w:t>
      </w:r>
    </w:p>
    <w:p w:rsidR="00BB4110" w:rsidRDefault="00BB4110" w:rsidP="00BB4110">
      <w:pPr>
        <w:pStyle w:val="Heading3"/>
      </w:pPr>
      <w:r>
        <w:t>Algorithm 5- Basics</w:t>
      </w:r>
    </w:p>
    <w:p w:rsidR="00BB4110" w:rsidRDefault="00BB4110" w:rsidP="00BB4110">
      <w:r>
        <w:t>Get Input Parameters</w:t>
      </w:r>
    </w:p>
    <w:p w:rsidR="00BB4110" w:rsidRDefault="00BB4110" w:rsidP="00BB4110">
      <w:r>
        <w:t>Get Scholarship and place in a looping table</w:t>
      </w:r>
    </w:p>
    <w:p w:rsidR="00BB4110" w:rsidRDefault="00BB4110" w:rsidP="00BB4110">
      <w:r>
        <w:t>Set @CountOfScholarships to count of scholarships in looping table</w:t>
      </w:r>
    </w:p>
    <w:p w:rsidR="00BB4110" w:rsidRDefault="00BB4110" w:rsidP="00BB4110">
      <w:r>
        <w:t>Set @ScholarshipCounter to 1</w:t>
      </w:r>
    </w:p>
    <w:p w:rsidR="00BB4110" w:rsidRDefault="00BB4110" w:rsidP="00BB4110">
      <w:r>
        <w:t>Declare @ScholarshipWinner</w:t>
      </w:r>
    </w:p>
    <w:p w:rsidR="00BB4110" w:rsidRDefault="00BB4110" w:rsidP="00BB4110">
      <w:r>
        <w:t>Declare @CurrentScholarship</w:t>
      </w:r>
    </w:p>
    <w:p w:rsidR="00BB4110" w:rsidRDefault="00BB4110" w:rsidP="00BB4110">
      <w:r>
        <w:t>Remove previous results with these input parameters</w:t>
      </w:r>
    </w:p>
    <w:p w:rsidR="00BB4110" w:rsidRDefault="00BB4110" w:rsidP="00BB4110">
      <w:r>
        <w:t>Loop through each scholarship using @ScholarshipCounter</w:t>
      </w:r>
    </w:p>
    <w:p w:rsidR="00C75C67" w:rsidRDefault="00C75C67" w:rsidP="00C75C67">
      <w:r>
        <w:tab/>
        <w:t>Declare @CurrentAmount</w:t>
      </w:r>
    </w:p>
    <w:p w:rsidR="00C75C67" w:rsidRDefault="00C75C67" w:rsidP="00BB4110">
      <w:r>
        <w:tab/>
        <w:t>Declare @CurrentSplitAmount</w:t>
      </w:r>
    </w:p>
    <w:p w:rsidR="00C75C67" w:rsidRDefault="00C75C67" w:rsidP="00BB4110">
      <w:r>
        <w:tab/>
        <w:t>Declare @CountOfApplicants</w:t>
      </w:r>
    </w:p>
    <w:p w:rsidR="00BB4110" w:rsidRDefault="00BB4110" w:rsidP="00BB4110">
      <w:r>
        <w:tab/>
        <w:t>Set Scholarship as @CurrentScholarship with @ScholarshipCOunter pulling from looping table</w:t>
      </w:r>
    </w:p>
    <w:p w:rsidR="00BB4110" w:rsidRDefault="00E9752E" w:rsidP="00BB4110">
      <w:r>
        <w:tab/>
      </w:r>
      <w:r w:rsidR="00BB4110">
        <w:t>Set Amount as @CurrentAmount with current scholarship amount</w:t>
      </w:r>
    </w:p>
    <w:p w:rsidR="00C75C67" w:rsidRDefault="00C75C67" w:rsidP="00BB4110">
      <w:r>
        <w:tab/>
        <w:t>Set @CountOfApplicants as Count of Applicants for @CurrentScholarship</w:t>
      </w:r>
    </w:p>
    <w:p w:rsidR="00C75C67" w:rsidRDefault="00C75C67" w:rsidP="00BB4110">
      <w:r>
        <w:tab/>
        <w:t>Set @CurrentSplitAmount =@CurrentAmount/@CountOfApplicants</w:t>
      </w:r>
    </w:p>
    <w:p w:rsidR="00BB4110" w:rsidRDefault="00BB4110" w:rsidP="00BB4110">
      <w:r>
        <w:tab/>
        <w:t>Get List of CurrentResults for Awarding Group</w:t>
      </w:r>
    </w:p>
    <w:p w:rsidR="00BB4110" w:rsidRDefault="00E9752E" w:rsidP="00BB4110">
      <w:r>
        <w:t xml:space="preserve"> </w:t>
      </w:r>
      <w:r>
        <w:tab/>
        <w:t>For each Current Applicant</w:t>
      </w:r>
    </w:p>
    <w:p w:rsidR="00BB4110" w:rsidRDefault="00BB4110" w:rsidP="00BB4110">
      <w:r>
        <w:tab/>
      </w:r>
      <w:r w:rsidR="00E9752E">
        <w:tab/>
      </w:r>
      <w:r>
        <w:t>Set Applicant as @ScholarshipWinner</w:t>
      </w:r>
    </w:p>
    <w:p w:rsidR="00BB4110" w:rsidRDefault="00BB4110" w:rsidP="00E9752E">
      <w:r>
        <w:tab/>
      </w:r>
      <w:r w:rsidR="00E9752E">
        <w:tab/>
      </w:r>
      <w:r>
        <w:t>Set Result Into ResultTable with @ScholarshipWinner, @CurrentScholarship, and @</w:t>
      </w:r>
      <w:r w:rsidR="00E9752E" w:rsidRPr="00E9752E">
        <w:t xml:space="preserve"> </w:t>
      </w:r>
      <w:r w:rsidR="00E9752E">
        <w:t>CurrentSplitAmount</w:t>
      </w:r>
    </w:p>
    <w:p w:rsidR="00E9752E" w:rsidRDefault="00E9752E" w:rsidP="00E9752E">
      <w:r>
        <w:tab/>
      </w:r>
      <w:r>
        <w:tab/>
        <w:t>Next Applicant</w:t>
      </w:r>
    </w:p>
    <w:p w:rsidR="00BB4110" w:rsidRDefault="00BB4110" w:rsidP="00BB4110">
      <w:r>
        <w:tab/>
        <w:t>Next Scholarship in Looping Table</w:t>
      </w:r>
    </w:p>
    <w:p w:rsidR="00BB4110" w:rsidRDefault="00BB4110" w:rsidP="00BB4110">
      <w:r>
        <w:t>Insert into Analysis</w:t>
      </w:r>
    </w:p>
    <w:p w:rsidR="00C92773" w:rsidRDefault="00C92773" w:rsidP="00C92773">
      <w:pPr>
        <w:pStyle w:val="Heading3"/>
      </w:pPr>
      <w:r>
        <w:t>Algorithm 6- Basics</w:t>
      </w:r>
    </w:p>
    <w:p w:rsidR="00C92773" w:rsidRDefault="00C92773" w:rsidP="00C92773">
      <w:r>
        <w:t>Get Input Parameters</w:t>
      </w:r>
    </w:p>
    <w:p w:rsidR="00C92773" w:rsidRDefault="00C92773" w:rsidP="00C92773">
      <w:r>
        <w:t>Get Scholarship and place in a looping table</w:t>
      </w:r>
    </w:p>
    <w:p w:rsidR="00C92773" w:rsidRDefault="00C92773" w:rsidP="00C92773">
      <w:r>
        <w:t>Set @CountOfScholarships to count of scholarships in looping table</w:t>
      </w:r>
    </w:p>
    <w:p w:rsidR="00C92773" w:rsidRDefault="00C92773" w:rsidP="00C92773">
      <w:r>
        <w:t>Set @ScholarshipCounter to 1</w:t>
      </w:r>
    </w:p>
    <w:p w:rsidR="00C92773" w:rsidRDefault="00C92773" w:rsidP="00C92773">
      <w:r>
        <w:lastRenderedPageBreak/>
        <w:t>Declare @ScholarshipWinner</w:t>
      </w:r>
    </w:p>
    <w:p w:rsidR="00C92773" w:rsidRDefault="00C92773" w:rsidP="00C92773">
      <w:r>
        <w:t>Declare @CurrentScholarship</w:t>
      </w:r>
    </w:p>
    <w:p w:rsidR="00C92773" w:rsidRDefault="00C92773" w:rsidP="00C92773">
      <w:r>
        <w:t>Remove previous results with these input parameters</w:t>
      </w:r>
    </w:p>
    <w:p w:rsidR="00C92773" w:rsidRDefault="00C92773" w:rsidP="00C92773">
      <w:r>
        <w:t>Loop through each scholarship using @ScholarshipCounter</w:t>
      </w:r>
    </w:p>
    <w:p w:rsidR="00C92773" w:rsidRDefault="00C92773" w:rsidP="00C92773">
      <w:r>
        <w:tab/>
        <w:t>Declare @CurrentAmount</w:t>
      </w:r>
    </w:p>
    <w:p w:rsidR="00C92773" w:rsidRDefault="00C92773" w:rsidP="00C92773">
      <w:r>
        <w:tab/>
        <w:t>Declare @CurrentSplitAmount</w:t>
      </w:r>
    </w:p>
    <w:p w:rsidR="00C92773" w:rsidRDefault="00C92773" w:rsidP="00C92773">
      <w:r>
        <w:tab/>
        <w:t>Declare @CountOfApplicants</w:t>
      </w:r>
    </w:p>
    <w:p w:rsidR="00C92773" w:rsidRDefault="00C92773" w:rsidP="00C92773">
      <w:r>
        <w:tab/>
        <w:t>Set Scholarship as @CurrentScholarship with @ScholarshipCOunter pulling from looping table</w:t>
      </w:r>
    </w:p>
    <w:p w:rsidR="00C92773" w:rsidRDefault="00C92773" w:rsidP="00C92773">
      <w:r>
        <w:tab/>
        <w:t>Set Amount as @CurrentAmount with current scholarship amount</w:t>
      </w:r>
    </w:p>
    <w:p w:rsidR="00C92773" w:rsidRDefault="00C92773" w:rsidP="00C92773">
      <w:r>
        <w:tab/>
        <w:t xml:space="preserve">Set @CountOfApplicants as </w:t>
      </w:r>
      <w:r w:rsidR="002C786B">
        <w:t>higher of the number of actual applicants or maximum applicants from the input parameters</w:t>
      </w:r>
    </w:p>
    <w:p w:rsidR="00C92773" w:rsidRDefault="00C92773" w:rsidP="00C92773">
      <w:r>
        <w:tab/>
        <w:t>Set @CurrentSplitAmount =@CurrentAmount/@CountOfApplicants</w:t>
      </w:r>
    </w:p>
    <w:p w:rsidR="00C92773" w:rsidRDefault="00C92773" w:rsidP="00C92773">
      <w:r>
        <w:tab/>
        <w:t>For each Current Applicant</w:t>
      </w:r>
      <w:r w:rsidR="002C786B">
        <w:t xml:space="preserve"> &gt;= @CountOfApplicants (Ordered by Ranking Ascending)</w:t>
      </w:r>
    </w:p>
    <w:p w:rsidR="00C92773" w:rsidRDefault="00C92773" w:rsidP="00C92773">
      <w:r>
        <w:tab/>
      </w:r>
      <w:r>
        <w:tab/>
        <w:t>Set Applicant as @ScholarshipWinner</w:t>
      </w:r>
    </w:p>
    <w:p w:rsidR="00C92773" w:rsidRDefault="00C92773" w:rsidP="00C92773">
      <w:r>
        <w:tab/>
      </w:r>
      <w:r>
        <w:tab/>
        <w:t>Set Result Into ResultTable with @ScholarshipWinner, @CurrentScholarship, and @</w:t>
      </w:r>
      <w:r w:rsidRPr="00E9752E">
        <w:t xml:space="preserve"> </w:t>
      </w:r>
      <w:r>
        <w:t>CurrentSplitAmount</w:t>
      </w:r>
    </w:p>
    <w:p w:rsidR="00C92773" w:rsidRDefault="00C92773" w:rsidP="00C92773">
      <w:r>
        <w:tab/>
      </w:r>
      <w:r>
        <w:tab/>
        <w:t>Next Applicant</w:t>
      </w:r>
    </w:p>
    <w:p w:rsidR="00C92773" w:rsidRDefault="00C92773" w:rsidP="00C92773">
      <w:r>
        <w:tab/>
        <w:t>Next Scholarship in Looping Table</w:t>
      </w:r>
    </w:p>
    <w:p w:rsidR="00C92773" w:rsidRDefault="00C92773" w:rsidP="00C92773">
      <w:r>
        <w:t>Insert into Analysis</w:t>
      </w:r>
    </w:p>
    <w:p w:rsidR="002C786B" w:rsidRDefault="002C786B" w:rsidP="002C786B">
      <w:pPr>
        <w:pStyle w:val="Heading3"/>
      </w:pPr>
      <w:r>
        <w:t>Algorithm 7- Basics</w:t>
      </w:r>
    </w:p>
    <w:p w:rsidR="002C786B" w:rsidRDefault="002C786B" w:rsidP="002C786B">
      <w:r>
        <w:t>Get Input Parameters</w:t>
      </w:r>
    </w:p>
    <w:p w:rsidR="002C786B" w:rsidRDefault="002C786B" w:rsidP="002C786B">
      <w:r>
        <w:t>Get Scholarship and place in a looping table</w:t>
      </w:r>
    </w:p>
    <w:p w:rsidR="002C786B" w:rsidRDefault="002C786B" w:rsidP="002C786B">
      <w:r>
        <w:t>Set @CountOfScholarships to count of scholarships in looping table</w:t>
      </w:r>
    </w:p>
    <w:p w:rsidR="002C786B" w:rsidRDefault="002C786B" w:rsidP="002C786B">
      <w:r>
        <w:t>Set @ScholarshipCounter to 1</w:t>
      </w:r>
    </w:p>
    <w:p w:rsidR="002C786B" w:rsidRDefault="002C786B" w:rsidP="002C786B">
      <w:r>
        <w:t>Declare @ScholarshipWinner</w:t>
      </w:r>
    </w:p>
    <w:p w:rsidR="002C786B" w:rsidRDefault="002C786B" w:rsidP="002C786B">
      <w:r>
        <w:t>Declare @CurrentScholarship</w:t>
      </w:r>
    </w:p>
    <w:p w:rsidR="002C786B" w:rsidRDefault="002C786B" w:rsidP="002C786B">
      <w:r>
        <w:t>Remove previous results with these input parameters</w:t>
      </w:r>
    </w:p>
    <w:p w:rsidR="002C786B" w:rsidRDefault="002C786B" w:rsidP="002C786B">
      <w:r>
        <w:t>Loop through each scholarship using @ScholarshipCounter</w:t>
      </w:r>
    </w:p>
    <w:p w:rsidR="002C786B" w:rsidRDefault="002C786B" w:rsidP="002C786B">
      <w:r>
        <w:tab/>
        <w:t>Declare @CurrentAmount</w:t>
      </w:r>
    </w:p>
    <w:p w:rsidR="002C786B" w:rsidRDefault="002C786B" w:rsidP="002C786B">
      <w:r>
        <w:tab/>
        <w:t>Declare @CurrentSplitAmount</w:t>
      </w:r>
    </w:p>
    <w:p w:rsidR="002C786B" w:rsidRDefault="002C786B" w:rsidP="002C786B">
      <w:r>
        <w:lastRenderedPageBreak/>
        <w:tab/>
        <w:t>Declare @CountOfApplicants</w:t>
      </w:r>
    </w:p>
    <w:p w:rsidR="00923D80" w:rsidRDefault="00923D80" w:rsidP="002C786B">
      <w:r>
        <w:tab/>
        <w:t>Declare @PeopleToDivideBy</w:t>
      </w:r>
    </w:p>
    <w:p w:rsidR="00923D80" w:rsidRDefault="00923D80" w:rsidP="002C786B">
      <w:r>
        <w:tab/>
        <w:t>Declare @ApplicantsWithMinimumAmounts</w:t>
      </w:r>
    </w:p>
    <w:p w:rsidR="002C786B" w:rsidRDefault="002C786B" w:rsidP="002C786B">
      <w:r>
        <w:tab/>
        <w:t>Set Scholarship as @CurrentScholarship with @ScholarshipCOunter pulling from looping table</w:t>
      </w:r>
    </w:p>
    <w:p w:rsidR="00923D80" w:rsidRDefault="00923D80" w:rsidP="002C786B">
      <w:r>
        <w:tab/>
        <w:t>Set Amount as @CurrentAmount with current scholarship amount</w:t>
      </w:r>
    </w:p>
    <w:p w:rsidR="00923D80" w:rsidRDefault="00923D80" w:rsidP="002C786B">
      <w:r>
        <w:tab/>
        <w:t>Set @</w:t>
      </w:r>
      <w:r w:rsidRPr="00923D80">
        <w:t xml:space="preserve"> </w:t>
      </w:r>
      <w:r>
        <w:t>ApplicantsWithMinimumAmounts =@currentamount/</w:t>
      </w:r>
      <w:r w:rsidR="003D7769">
        <w:t>@MinimumAward from input parameters</w:t>
      </w:r>
    </w:p>
    <w:p w:rsidR="002C786B" w:rsidRDefault="003D7769" w:rsidP="002C786B">
      <w:r>
        <w:tab/>
        <w:t>If @</w:t>
      </w:r>
      <w:r w:rsidRPr="003D7769">
        <w:t xml:space="preserve"> </w:t>
      </w:r>
      <w:r>
        <w:t>ApplicantsWithMinimumAmounts &lt; 1 then set @</w:t>
      </w:r>
      <w:r w:rsidRPr="003D7769">
        <w:t xml:space="preserve"> </w:t>
      </w:r>
      <w:r>
        <w:t>ApplicantsWithMinimumAmounts=1</w:t>
      </w:r>
    </w:p>
    <w:p w:rsidR="003D7769" w:rsidRDefault="003D7769" w:rsidP="002C786B">
      <w:r>
        <w:tab/>
      </w:r>
    </w:p>
    <w:p w:rsidR="002C786B" w:rsidRDefault="002C786B" w:rsidP="002C786B">
      <w:r>
        <w:tab/>
        <w:t xml:space="preserve">Set @CountOfApplicants as </w:t>
      </w:r>
      <w:r w:rsidR="003D7769">
        <w:t>number of applicants for scholarships</w:t>
      </w:r>
    </w:p>
    <w:p w:rsidR="003D7769" w:rsidRDefault="003D7769" w:rsidP="002C786B">
      <w:r>
        <w:tab/>
        <w:t>Set @PeopleToDivideBy as lesser of @</w:t>
      </w:r>
      <w:r w:rsidRPr="003D7769">
        <w:t xml:space="preserve"> </w:t>
      </w:r>
      <w:r>
        <w:t>ApplicantsWithMinimumAmounts or @CountOfApplicants</w:t>
      </w:r>
    </w:p>
    <w:p w:rsidR="002C786B" w:rsidRDefault="002C786B" w:rsidP="003D7769">
      <w:r>
        <w:tab/>
        <w:t>Set @CurrentSplitAmount =@CurrentAmount/@</w:t>
      </w:r>
      <w:r w:rsidR="003D7769" w:rsidRPr="003D7769">
        <w:t xml:space="preserve"> </w:t>
      </w:r>
      <w:r w:rsidR="003D7769">
        <w:t>PeopleToDivideBy</w:t>
      </w:r>
    </w:p>
    <w:p w:rsidR="002C786B" w:rsidRDefault="002C786B" w:rsidP="002C786B">
      <w:r>
        <w:tab/>
        <w:t>For each Current Applicant &gt;= @</w:t>
      </w:r>
      <w:r w:rsidR="003D7769" w:rsidRPr="003D7769">
        <w:t xml:space="preserve"> </w:t>
      </w:r>
      <w:r w:rsidR="003D7769">
        <w:t xml:space="preserve">PeopleToDivideBy </w:t>
      </w:r>
      <w:r>
        <w:t>(Ordered by Ranking Ascending)</w:t>
      </w:r>
    </w:p>
    <w:p w:rsidR="002C786B" w:rsidRDefault="002C786B" w:rsidP="002C786B">
      <w:r>
        <w:tab/>
      </w:r>
      <w:r>
        <w:tab/>
        <w:t>Set Applicant as @ScholarshipWinner</w:t>
      </w:r>
    </w:p>
    <w:p w:rsidR="002C786B" w:rsidRDefault="002C786B" w:rsidP="002C786B">
      <w:r>
        <w:tab/>
      </w:r>
      <w:r>
        <w:tab/>
        <w:t>Set Result Into ResultTable with @ScholarshipWinner, @CurrentScholarship, and @</w:t>
      </w:r>
      <w:r w:rsidRPr="00E9752E">
        <w:t xml:space="preserve"> </w:t>
      </w:r>
      <w:r>
        <w:t>CurrentSplitAmount</w:t>
      </w:r>
    </w:p>
    <w:p w:rsidR="002C786B" w:rsidRDefault="002C786B" w:rsidP="002C786B">
      <w:r>
        <w:tab/>
      </w:r>
      <w:r>
        <w:tab/>
        <w:t>Next Applicant</w:t>
      </w:r>
    </w:p>
    <w:p w:rsidR="002C786B" w:rsidRDefault="002C786B" w:rsidP="002C786B">
      <w:r>
        <w:tab/>
        <w:t>Next Scholarship in Looping Table</w:t>
      </w:r>
    </w:p>
    <w:p w:rsidR="002C786B" w:rsidRDefault="002C786B" w:rsidP="002C786B">
      <w:r>
        <w:t>Insert into Analysis</w:t>
      </w:r>
    </w:p>
    <w:p w:rsidR="00AD1F77" w:rsidRDefault="00692524" w:rsidP="00692524">
      <w:pPr>
        <w:pStyle w:val="Heading3"/>
      </w:pPr>
      <w:r>
        <w:t>Insert Into Analysis</w:t>
      </w:r>
    </w:p>
    <w:p w:rsidR="00692524" w:rsidRPr="00CB74AC" w:rsidRDefault="00692524" w:rsidP="00692524">
      <w:pPr>
        <w:rPr>
          <w:rStyle w:val="Emphasis"/>
        </w:rPr>
      </w:pPr>
      <w:r w:rsidRPr="00CB74AC">
        <w:rPr>
          <w:rStyle w:val="Emphasis"/>
        </w:rPr>
        <w:t xml:space="preserve">This algorithm poses a particular challenge to do in declarative fashion and uses </w:t>
      </w:r>
      <w:r w:rsidR="00CB74AC" w:rsidRPr="00CB74AC">
        <w:rPr>
          <w:rStyle w:val="Emphasis"/>
        </w:rPr>
        <w:t xml:space="preserve">aggregate grouping and </w:t>
      </w:r>
      <w:r w:rsidRPr="00CB74AC">
        <w:rPr>
          <w:rStyle w:val="Emphasis"/>
        </w:rPr>
        <w:t>window functions such as LEAD and LAG to determine the order of various elements.</w:t>
      </w:r>
    </w:p>
    <w:p w:rsidR="006B7A2D" w:rsidRDefault="006B7A2D" w:rsidP="00692524">
      <w:r>
        <w:t>Get Input Parameters</w:t>
      </w:r>
    </w:p>
    <w:p w:rsidR="00692524" w:rsidRDefault="00692524" w:rsidP="00692524">
      <w:r>
        <w:t>Delete From Current Analysis for Input Parameters</w:t>
      </w:r>
    </w:p>
    <w:p w:rsidR="006B7A2D" w:rsidRDefault="006B7A2D" w:rsidP="00692524">
      <w:r>
        <w:tab/>
      </w:r>
      <w:r w:rsidR="003E60FD">
        <w:t>Set @grouptable =</w:t>
      </w:r>
      <w:r>
        <w:t>Group Join Scholarship Awards and Applicant Rankings with Input Parameters</w:t>
      </w:r>
      <w:r w:rsidR="003B66AF">
        <w:t xml:space="preserve"> order by total award descending</w:t>
      </w:r>
    </w:p>
    <w:p w:rsidR="006B7A2D" w:rsidRDefault="006B7A2D" w:rsidP="00692524">
      <w:r>
        <w:tab/>
        <w:t>For total for each applicant and total their award amount and give them a ranking and get the next ranking for the next row</w:t>
      </w:r>
      <w:r w:rsidR="003E60FD">
        <w:t xml:space="preserve"> in the dataset</w:t>
      </w:r>
      <w:r>
        <w:t>, add 1 to get the expected ranking, and get the amount from the next row</w:t>
      </w:r>
    </w:p>
    <w:p w:rsidR="003E60FD" w:rsidRDefault="003B66AF" w:rsidP="00692524">
      <w:r>
        <w:tab/>
      </w:r>
      <w:r w:rsidR="003E60FD">
        <w:t>For each row</w:t>
      </w:r>
    </w:p>
    <w:p w:rsidR="003B66AF" w:rsidRDefault="003E60FD" w:rsidP="003E60FD">
      <w:pPr>
        <w:ind w:left="720" w:firstLine="720"/>
      </w:pPr>
      <w:r>
        <w:t>s</w:t>
      </w:r>
      <w:r w:rsidR="003B66AF">
        <w:t>et @orderperserved as 1 if next ranking and expected ranking are equal and zero if not</w:t>
      </w:r>
    </w:p>
    <w:p w:rsidR="003E60FD" w:rsidRDefault="003E60FD" w:rsidP="003E60FD">
      <w:pPr>
        <w:ind w:left="720" w:firstLine="720"/>
      </w:pPr>
      <w:r>
        <w:lastRenderedPageBreak/>
        <w:t>set @amountpreserved as 1 if total &gt; next amount and 0 if not</w:t>
      </w:r>
    </w:p>
    <w:p w:rsidR="003E60FD" w:rsidRDefault="003E60FD" w:rsidP="003E60FD">
      <w:pPr>
        <w:ind w:left="720" w:firstLine="720"/>
      </w:pPr>
      <w:r>
        <w:t>set @amountequaled as 1 if total &gt;= nextamount and 0 if not</w:t>
      </w:r>
    </w:p>
    <w:p w:rsidR="003E60FD" w:rsidRDefault="003E60FD" w:rsidP="00692524">
      <w:r>
        <w:t>if @orderpersrved and @amountperserved are both 1 then RA1 is true else false</w:t>
      </w:r>
    </w:p>
    <w:p w:rsidR="003E60FD" w:rsidRDefault="003E60FD" w:rsidP="00692524">
      <w:r>
        <w:t>if @orderperserved and @amountequaled are both 1 then RA 1 is true else false</w:t>
      </w:r>
    </w:p>
    <w:p w:rsidR="003E60FD" w:rsidRDefault="003E60FD" w:rsidP="00692524"/>
    <w:p w:rsidR="003E60FD" w:rsidRDefault="003E60FD" w:rsidP="00692524">
      <w:r>
        <w:t>Get maxranking from grouptable and get the count for grouptable where amount &gt;0</w:t>
      </w:r>
    </w:p>
    <w:p w:rsidR="003E60FD" w:rsidRDefault="003E60FD" w:rsidP="00692524">
      <w:r>
        <w:t>If the maxranking and the count are equal then RA3 is true else false</w:t>
      </w:r>
    </w:p>
    <w:p w:rsidR="006B7A2D" w:rsidRDefault="006B7A2D" w:rsidP="00692524">
      <w:r>
        <w:tab/>
      </w:r>
    </w:p>
    <w:p w:rsidR="000452C6" w:rsidRDefault="000452C6" w:rsidP="00A84D63"/>
    <w:p w:rsidR="009610F4" w:rsidRPr="00A84D63" w:rsidRDefault="009610F4" w:rsidP="00A84D63">
      <w:r>
        <w:tab/>
      </w:r>
    </w:p>
    <w:p w:rsidR="00503091" w:rsidRDefault="00503091" w:rsidP="00503091">
      <w:pPr>
        <w:pStyle w:val="Heading1"/>
      </w:pPr>
      <w:r>
        <w:t>Discussion</w:t>
      </w:r>
    </w:p>
    <w:p w:rsidR="005873B0" w:rsidRDefault="00685268" w:rsidP="00685268">
      <w:r>
        <w:t xml:space="preserve">The implantation of the seven algorithms within normalized and denormalized data models within a SQL model allows for the most flexible method going forward. Since most languages has some version of ODBC or a native MS-SQL Client, a framework can built that leverages the work already done within this repository. </w:t>
      </w:r>
    </w:p>
    <w:p w:rsidR="006D183D" w:rsidRDefault="006D183D" w:rsidP="00685268">
      <w:r>
        <w:t xml:space="preserve">The database is also split into different modules to allow for reuse and further development. There are separate stored procedures for similar functions such as CreateAnalysis and CreateDenormalized Analysis. </w:t>
      </w:r>
      <w:r w:rsidR="003804C2">
        <w:t xml:space="preserve"> The design allows new algorithms to be added with the architecture of RunAllAlgorithms and RunAllDenormalizedAlgorithms which call on the seven algorithms. Any additional algorithms just need to be added to this overarching algorithms. </w:t>
      </w:r>
      <w:r w:rsidR="002A67EB">
        <w:t xml:space="preserve">The design of the CreateAnalysis and CreateDenormalizedAnalysis allow the user not to have to just design the new algorithm. </w:t>
      </w:r>
      <w:bookmarkStart w:id="0" w:name="_GoBack"/>
      <w:bookmarkEnd w:id="0"/>
    </w:p>
    <w:p w:rsidR="00A567DF" w:rsidRDefault="00A567DF" w:rsidP="00685268"/>
    <w:p w:rsidR="00717E23" w:rsidRPr="00685268" w:rsidRDefault="00717E23" w:rsidP="00685268"/>
    <w:p w:rsidR="00503091" w:rsidRDefault="00503091" w:rsidP="00503091">
      <w:pPr>
        <w:pStyle w:val="Heading1"/>
      </w:pPr>
      <w:r>
        <w:t>Conclusion</w:t>
      </w:r>
    </w:p>
    <w:p w:rsidR="00503091" w:rsidRDefault="00717E23" w:rsidP="00503091">
      <w:r>
        <w:t>There are some improvements that can made to this grouping of algorithms in the future. The most obvious is the implementing of the algorithms within a procedural, object oriented, and functional languages. Since the algorithms are already defined, this shouldn’t pose any issues. The languages that are chosen for further development at this time are respectively R, C#, Python, and JavaScript as the next stops in the implementation of these algorithms. All four languages have native MS-SQL Drivers that can allow the first step to be a database drive</w:t>
      </w:r>
      <w:r w:rsidR="005873B0">
        <w:t>n</w:t>
      </w:r>
      <w:r>
        <w:t xml:space="preserve"> version.</w:t>
      </w:r>
    </w:p>
    <w:p w:rsidR="00717E23" w:rsidRDefault="00717E23" w:rsidP="00503091">
      <w:r>
        <w:t>Going away from declarative languages and toward procedure languages there is an opportunity to become more flexible with the rankings of the scholarships. Most real world scholarship systems have many scholarships with the same award amounts. This allows the implementation of different orders for the scholarships amount. For example, if there are 3 scholarships with $1000 awards labeled A, B, and C. The algorithm can first create scholarship lists with ordering such as:</w:t>
      </w:r>
    </w:p>
    <w:p w:rsidR="00717E23" w:rsidRDefault="00717E23" w:rsidP="00717E23">
      <w:pPr>
        <w:pStyle w:val="ListParagraph"/>
        <w:numPr>
          <w:ilvl w:val="0"/>
          <w:numId w:val="3"/>
        </w:numPr>
      </w:pPr>
      <w:r>
        <w:lastRenderedPageBreak/>
        <w:t>A, B,C</w:t>
      </w:r>
    </w:p>
    <w:p w:rsidR="00717E23" w:rsidRDefault="00717E23" w:rsidP="00717E23">
      <w:pPr>
        <w:pStyle w:val="ListParagraph"/>
        <w:numPr>
          <w:ilvl w:val="0"/>
          <w:numId w:val="3"/>
        </w:numPr>
      </w:pPr>
      <w:r>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However, this will quickly expand the scholarships that must be pushed through the algorithm quickly. As the previous example shows, instead of one run through the list, the algorithms would need to be run 6 times. This would also expand the listings the end user would have to pick to determine the best choice. In the previous</w:t>
      </w:r>
      <w:r w:rsidR="005873B0">
        <w:t xml:space="preserve"> example, if we add three more scholarships with the same amount of $500 dollars, our number of scholarship orders expands to 36.  It is not clear at this time if this added complexity would actually help out the end user of the product or make the decision as complex as the current situation without the algorithm help.</w:t>
      </w:r>
    </w:p>
    <w:p w:rsidR="005873B0" w:rsidRDefault="005873B0" w:rsidP="00717E23">
      <w:r>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C1: Computational and analytic thinking and doing: Students will establish the ability to exercise the four key techniques of computational thinking: decomposition, pattern recognition, abstraction, and algorithms in solving information and data challenges, in addition to analytically.  </w:t>
      </w:r>
    </w:p>
    <w:p w:rsidR="00E46122" w:rsidRDefault="00E46122" w:rsidP="00E46122">
      <w:pPr>
        <w:shd w:val="clear" w:color="auto" w:fill="FFFFFF"/>
        <w:spacing w:before="100" w:beforeAutospacing="1" w:after="100" w:afterAutospacing="1"/>
      </w:pPr>
      <w:r>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The student broke down a group of larger problems in the scholarship process into various modules that solve them.</w:t>
      </w:r>
    </w:p>
    <w:p w:rsidR="00E46122" w:rsidRDefault="00E46122" w:rsidP="00E46122">
      <w:pPr>
        <w:shd w:val="clear" w:color="auto" w:fill="FFFFFF"/>
        <w:spacing w:before="100" w:beforeAutospacing="1" w:after="100" w:afterAutospacing="1"/>
      </w:pPr>
      <w:r>
        <w:rPr>
          <w:rFonts w:ascii="Verdana" w:hAnsi="Verdana"/>
          <w:color w:val="333333"/>
        </w:rPr>
        <w:t> C1.B: Pattern recognition: Students will be trained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Th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 xml:space="preserve">Th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lastRenderedPageBreak/>
        <w:t> C1.D: Algorithms: Students will be able to design and implement a step-by-step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r w:rsidR="003B554D">
        <w:rPr>
          <w:rFonts w:ascii="Verdana" w:hAnsi="Verdana"/>
          <w:color w:val="333333"/>
        </w:rPr>
        <w:t>The students use the MS-SQL language to solve the algorithm.</w:t>
      </w:r>
      <w:r>
        <w:rPr>
          <w:rFonts w:ascii="Verdana" w:hAnsi="Verdana"/>
          <w:color w:val="333333"/>
        </w:rPr>
        <w:t xml:space="preserve">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A: Students will be able to identify specific types of data for different analytical methods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normalized and denormalized data scheme that adhere to data standard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B: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query to pull sample data from a live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C: Students will be able to apply appropriate statistical, machine learning, visual analytics, and other techniques to identify patterns and make sound predictions with given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D: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denormalized system to allow integration from diverse system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E: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tudent’s private data anonymou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lastRenderedPageBreak/>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A: Students will acquire experience working in an interdisciplinary team, either as a productive team member or a team leader.  Students will become effective project managers. </w:t>
      </w:r>
    </w:p>
    <w:p w:rsidR="003B554D" w:rsidRPr="00F61DFC"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B: Students will be able to effectively articulate various evidence supporting a solution and to communicate the results of their work, using 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used graphics and visualizations to communicate concepts for the topic in the paper.</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keep confidential student data from being unearthed and use private GIT Repository to keep data safe on previous work.</w:t>
      </w:r>
    </w:p>
    <w:p w:rsidR="003B554D" w:rsidRDefault="003B554D"/>
    <w:p w:rsidR="00131F47" w:rsidRDefault="00131F47" w:rsidP="00131F47">
      <w:pPr>
        <w:pStyle w:val="Heading1"/>
      </w:pPr>
      <w:r>
        <w:t>Biblography</w:t>
      </w:r>
    </w:p>
    <w:p w:rsidR="00D215F7" w:rsidRPr="00D215F7" w:rsidRDefault="00131F47" w:rsidP="00D215F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D215F7" w:rsidRPr="00D215F7">
        <w:rPr>
          <w:rFonts w:ascii="Calibri" w:hAnsi="Calibri" w:cs="Times New Roman"/>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Codd, E F. 1990. </w:t>
      </w:r>
      <w:r w:rsidRPr="00D215F7">
        <w:rPr>
          <w:rFonts w:ascii="Calibri" w:hAnsi="Calibri" w:cs="Times New Roman"/>
          <w:i/>
          <w:iCs/>
          <w:noProof/>
          <w:szCs w:val="24"/>
        </w:rPr>
        <w:t>The Relational Model for Database Management : Version 2</w:t>
      </w:r>
      <w:r w:rsidRPr="00D215F7">
        <w:rPr>
          <w:rFonts w:ascii="Calibri" w:hAnsi="Calibri" w:cs="Times New Roman"/>
          <w:noProof/>
          <w:szCs w:val="24"/>
        </w:rPr>
        <w:t xml:space="preserve">. </w:t>
      </w:r>
      <w:r w:rsidRPr="00D215F7">
        <w:rPr>
          <w:rFonts w:ascii="Calibri" w:hAnsi="Calibri" w:cs="Times New Roman"/>
          <w:i/>
          <w:iCs/>
          <w:noProof/>
          <w:szCs w:val="24"/>
        </w:rPr>
        <w:t>Database</w:t>
      </w:r>
      <w:r w:rsidRPr="00D215F7">
        <w:rPr>
          <w:rFonts w:ascii="Calibri" w:hAnsi="Calibri" w:cs="Times New Roman"/>
          <w:noProof/>
          <w:szCs w:val="24"/>
        </w:rPr>
        <w:t>.</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Gale, D and Shapley, L.S. 1960. “College Admissions And The Stability of Marriage.” http://www.dtic.mil/dtic/tr/fulltext/u2/251958.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Nobel Price Committee. 2017. “Stable Matching: Theory, Evidence and Practical Design.” Accessed August 28. http://www.nobelprize.org/nobel_prizes/economic-sciences/laureates/2012/popular-economicsciences2012.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achmawati, Sekar Rizky. 2017. “UNIVERSITY OF OKLAHOMA GRADUATE COLLEGE SCHOLARSHIP-STUDENT MATCHING PROCESS OPTIMIZATION.” Oklahoma. </w:t>
      </w:r>
      <w:r w:rsidRPr="00D215F7">
        <w:rPr>
          <w:rFonts w:ascii="Calibri" w:hAnsi="Calibri" w:cs="Times New Roman"/>
          <w:noProof/>
          <w:szCs w:val="24"/>
        </w:rPr>
        <w:lastRenderedPageBreak/>
        <w:t>https://shareok.org/bitstream/handle/11244/52949/2017_Sekar_Rizky_Rachmawati_Thesis.pdf?sequence=2.</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oth, and A E Sotomayor. 1989. “The College Admissions Problem Revisted.” </w:t>
      </w:r>
      <w:r w:rsidRPr="00D215F7">
        <w:rPr>
          <w:rFonts w:ascii="Calibri" w:hAnsi="Calibri" w:cs="Times New Roman"/>
          <w:i/>
          <w:iCs/>
          <w:noProof/>
          <w:szCs w:val="24"/>
        </w:rPr>
        <w:t>Econometrica</w:t>
      </w:r>
      <w:r w:rsidRPr="00D215F7">
        <w:rPr>
          <w:rFonts w:ascii="Calibri" w:hAnsi="Calibri" w:cs="Times New Roman"/>
          <w:noProof/>
          <w:szCs w:val="24"/>
        </w:rPr>
        <w:t xml:space="preserve"> 57 (3). https://web.stanford.edu/~alroth/papers/1989_E_College_Admissions.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Shapley, L, and A Roth. 2012. “Stable Matching: Theory, Evidence, and Practical Design.,” 5 pp.</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Teo, Chung-Piaw, Jay Sethuraman, and Wee-Peng Tan. 2018. “Gale-Shapley Stable Marriage Problem Revisited: Strategic Issues and Applications.” Accessed July 10. https://pdfs.semanticscholar.org/6326/45fb5e7eb4e6c959fe42ed23d9a54cbb81d1.pdf.</w:t>
      </w:r>
    </w:p>
    <w:p w:rsidR="00D215F7" w:rsidRPr="00D215F7" w:rsidRDefault="00D215F7" w:rsidP="00D215F7">
      <w:pPr>
        <w:widowControl w:val="0"/>
        <w:autoSpaceDE w:val="0"/>
        <w:autoSpaceDN w:val="0"/>
        <w:adjustRightInd w:val="0"/>
        <w:spacing w:line="240" w:lineRule="auto"/>
        <w:ind w:left="480" w:hanging="480"/>
        <w:rPr>
          <w:rFonts w:ascii="Calibri" w:hAnsi="Calibri"/>
          <w:noProof/>
        </w:rPr>
      </w:pPr>
      <w:r w:rsidRPr="00D215F7">
        <w:rPr>
          <w:rFonts w:ascii="Calibri" w:hAnsi="Calibri" w:cs="Times New Roman"/>
          <w:noProof/>
          <w:szCs w:val="24"/>
        </w:rPr>
        <w:t xml:space="preserve">The Royal Swedish Academy of Sciences. 2002. “The Prize in Economic Sciences 2002 - Press Release.” </w:t>
      </w:r>
      <w:r w:rsidRPr="00D215F7">
        <w:rPr>
          <w:rFonts w:ascii="Calibri" w:hAnsi="Calibri" w:cs="Times New Roman"/>
          <w:i/>
          <w:iCs/>
          <w:noProof/>
          <w:szCs w:val="24"/>
        </w:rPr>
        <w:t>Nobelprize.Org</w:t>
      </w:r>
      <w:r w:rsidRPr="00D215F7">
        <w:rPr>
          <w:rFonts w:ascii="Calibri" w:hAnsi="Calibri" w:cs="Times New Roman"/>
          <w:noProof/>
          <w:szCs w:val="24"/>
        </w:rPr>
        <w:t>. https://www.nobelprize.org/nobel_prizes/economic-sciences/laureates/2012/press.html.</w:t>
      </w:r>
    </w:p>
    <w:p w:rsidR="00131F47" w:rsidRPr="00131F47" w:rsidRDefault="00131F47" w:rsidP="00131F47">
      <w:r>
        <w:fldChar w:fldCharType="end"/>
      </w:r>
    </w:p>
    <w:sectPr w:rsidR="00131F47" w:rsidRPr="00131F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E83856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kwqQUAvjz2ISwAAAA="/>
  </w:docVars>
  <w:rsids>
    <w:rsidRoot w:val="00503091"/>
    <w:rsid w:val="000047A8"/>
    <w:rsid w:val="00036F52"/>
    <w:rsid w:val="000452C6"/>
    <w:rsid w:val="0005547E"/>
    <w:rsid w:val="000759B0"/>
    <w:rsid w:val="00086708"/>
    <w:rsid w:val="000A366F"/>
    <w:rsid w:val="000E13F5"/>
    <w:rsid w:val="00131F47"/>
    <w:rsid w:val="0016220C"/>
    <w:rsid w:val="00165B21"/>
    <w:rsid w:val="001D3429"/>
    <w:rsid w:val="002065F7"/>
    <w:rsid w:val="00251045"/>
    <w:rsid w:val="002532FF"/>
    <w:rsid w:val="00262674"/>
    <w:rsid w:val="002A67EB"/>
    <w:rsid w:val="002C786B"/>
    <w:rsid w:val="002E433C"/>
    <w:rsid w:val="002F36A8"/>
    <w:rsid w:val="00334DE5"/>
    <w:rsid w:val="00335BA3"/>
    <w:rsid w:val="00336ED4"/>
    <w:rsid w:val="0037117B"/>
    <w:rsid w:val="003804C2"/>
    <w:rsid w:val="003A2CCE"/>
    <w:rsid w:val="003A3CB3"/>
    <w:rsid w:val="003A3DD8"/>
    <w:rsid w:val="003B554D"/>
    <w:rsid w:val="003B66AF"/>
    <w:rsid w:val="003C3176"/>
    <w:rsid w:val="003D7769"/>
    <w:rsid w:val="003E60FD"/>
    <w:rsid w:val="003F508C"/>
    <w:rsid w:val="00411CB2"/>
    <w:rsid w:val="004D1283"/>
    <w:rsid w:val="00503091"/>
    <w:rsid w:val="005873B0"/>
    <w:rsid w:val="005C353E"/>
    <w:rsid w:val="005D2DC8"/>
    <w:rsid w:val="005E161A"/>
    <w:rsid w:val="005F4C30"/>
    <w:rsid w:val="00640AC2"/>
    <w:rsid w:val="006508B3"/>
    <w:rsid w:val="00673E1E"/>
    <w:rsid w:val="00680703"/>
    <w:rsid w:val="00680855"/>
    <w:rsid w:val="00685268"/>
    <w:rsid w:val="00692524"/>
    <w:rsid w:val="006B7A2D"/>
    <w:rsid w:val="006D183D"/>
    <w:rsid w:val="00717E23"/>
    <w:rsid w:val="0079569C"/>
    <w:rsid w:val="007C211E"/>
    <w:rsid w:val="007D1992"/>
    <w:rsid w:val="00802CC9"/>
    <w:rsid w:val="00803FDB"/>
    <w:rsid w:val="008074A5"/>
    <w:rsid w:val="00846B4D"/>
    <w:rsid w:val="00857A2A"/>
    <w:rsid w:val="00895B1C"/>
    <w:rsid w:val="008C258B"/>
    <w:rsid w:val="00923D80"/>
    <w:rsid w:val="009437B1"/>
    <w:rsid w:val="009610F4"/>
    <w:rsid w:val="009A469A"/>
    <w:rsid w:val="009D5371"/>
    <w:rsid w:val="009E1806"/>
    <w:rsid w:val="00A16F10"/>
    <w:rsid w:val="00A567DF"/>
    <w:rsid w:val="00A66FA8"/>
    <w:rsid w:val="00A84D63"/>
    <w:rsid w:val="00A92C76"/>
    <w:rsid w:val="00AA1477"/>
    <w:rsid w:val="00AA1C9B"/>
    <w:rsid w:val="00AB4DF3"/>
    <w:rsid w:val="00AD1F77"/>
    <w:rsid w:val="00B05EF1"/>
    <w:rsid w:val="00B52522"/>
    <w:rsid w:val="00B80610"/>
    <w:rsid w:val="00B838C5"/>
    <w:rsid w:val="00B944F3"/>
    <w:rsid w:val="00B9678F"/>
    <w:rsid w:val="00BB4110"/>
    <w:rsid w:val="00BB49E2"/>
    <w:rsid w:val="00BE11FA"/>
    <w:rsid w:val="00BF1A61"/>
    <w:rsid w:val="00C64A88"/>
    <w:rsid w:val="00C75C67"/>
    <w:rsid w:val="00C92773"/>
    <w:rsid w:val="00CB74AC"/>
    <w:rsid w:val="00CE45FD"/>
    <w:rsid w:val="00D215F7"/>
    <w:rsid w:val="00D256C6"/>
    <w:rsid w:val="00D41DF3"/>
    <w:rsid w:val="00DA01D2"/>
    <w:rsid w:val="00DD3E17"/>
    <w:rsid w:val="00DD5A5A"/>
    <w:rsid w:val="00DE36C2"/>
    <w:rsid w:val="00DF6D46"/>
    <w:rsid w:val="00E01960"/>
    <w:rsid w:val="00E24CC3"/>
    <w:rsid w:val="00E26798"/>
    <w:rsid w:val="00E33DD5"/>
    <w:rsid w:val="00E34F93"/>
    <w:rsid w:val="00E429B6"/>
    <w:rsid w:val="00E46122"/>
    <w:rsid w:val="00E521E5"/>
    <w:rsid w:val="00E639B8"/>
    <w:rsid w:val="00E81F46"/>
    <w:rsid w:val="00E9752E"/>
    <w:rsid w:val="00EE27B4"/>
    <w:rsid w:val="00F61DFC"/>
    <w:rsid w:val="00F64E63"/>
    <w:rsid w:val="00F712FB"/>
    <w:rsid w:val="00F732BA"/>
    <w:rsid w:val="00F94151"/>
    <w:rsid w:val="00FA3B99"/>
    <w:rsid w:val="00FA63F8"/>
    <w:rsid w:val="00FB2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8C3948"/>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hyperlink" Target="https://github.com/dmerson/ArizonaMastersCapstone"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7A0480-5E5A-4F7B-9288-F6955C362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5</TotalTime>
  <Pages>23</Pages>
  <Words>11441</Words>
  <Characters>65217</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76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E Merson</dc:creator>
  <cp:keywords/>
  <dc:description/>
  <cp:lastModifiedBy>don-E Merson</cp:lastModifiedBy>
  <cp:revision>90</cp:revision>
  <dcterms:created xsi:type="dcterms:W3CDTF">2018-07-09T23:18:00Z</dcterms:created>
  <dcterms:modified xsi:type="dcterms:W3CDTF">2018-07-12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